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C40810" w14:textId="77777777" w:rsidR="00D9289B" w:rsidRPr="00D25D58" w:rsidRDefault="00D9289B" w:rsidP="00D9289B">
      <w:pPr>
        <w:jc w:val="both"/>
        <w:rPr>
          <w:b/>
          <w:bCs/>
          <w:i/>
          <w:lang w:val="en-US"/>
        </w:rPr>
      </w:pPr>
      <w:bookmarkStart w:id="0" w:name="_GoBack"/>
      <w:bookmarkEnd w:id="0"/>
      <w:r>
        <w:rPr>
          <w:b/>
          <w:bCs/>
          <w:i/>
          <w:lang w:val="en-US"/>
        </w:rPr>
        <w:t>BMJ Editorial</w:t>
      </w:r>
    </w:p>
    <w:p w14:paraId="43457C72" w14:textId="77777777" w:rsidR="00D9289B" w:rsidRDefault="00D9289B" w:rsidP="0046430B">
      <w:pPr>
        <w:jc w:val="center"/>
        <w:rPr>
          <w:b/>
          <w:bCs/>
          <w:u w:val="single"/>
        </w:rPr>
      </w:pPr>
    </w:p>
    <w:p w14:paraId="694AB592" w14:textId="1581DE69" w:rsidR="0046430B" w:rsidRPr="00C21806" w:rsidRDefault="00DB7E62" w:rsidP="0046430B">
      <w:pPr>
        <w:jc w:val="center"/>
        <w:rPr>
          <w:b/>
          <w:bCs/>
        </w:rPr>
      </w:pPr>
      <w:r w:rsidRPr="00C21806">
        <w:rPr>
          <w:b/>
          <w:bCs/>
        </w:rPr>
        <w:t>Lightening the load: r</w:t>
      </w:r>
      <w:r w:rsidR="0046430B" w:rsidRPr="00C21806">
        <w:rPr>
          <w:b/>
          <w:bCs/>
        </w:rPr>
        <w:t>educ</w:t>
      </w:r>
      <w:r w:rsidRPr="00C21806">
        <w:rPr>
          <w:b/>
          <w:bCs/>
        </w:rPr>
        <w:t>e</w:t>
      </w:r>
      <w:r w:rsidR="0046430B" w:rsidRPr="00C21806">
        <w:rPr>
          <w:b/>
          <w:bCs/>
        </w:rPr>
        <w:t xml:space="preserve"> </w:t>
      </w:r>
      <w:r w:rsidR="006C3F62" w:rsidRPr="00C21806">
        <w:rPr>
          <w:b/>
          <w:bCs/>
        </w:rPr>
        <w:t>viral</w:t>
      </w:r>
      <w:r w:rsidR="00093CD1">
        <w:rPr>
          <w:b/>
          <w:bCs/>
        </w:rPr>
        <w:t xml:space="preserve"> </w:t>
      </w:r>
      <w:r w:rsidRPr="00C21806">
        <w:rPr>
          <w:b/>
          <w:bCs/>
        </w:rPr>
        <w:t xml:space="preserve">transmission </w:t>
      </w:r>
      <w:r w:rsidR="00451D2B">
        <w:rPr>
          <w:b/>
          <w:bCs/>
        </w:rPr>
        <w:t xml:space="preserve">dose </w:t>
      </w:r>
      <w:r w:rsidRPr="00C21806">
        <w:rPr>
          <w:b/>
          <w:bCs/>
        </w:rPr>
        <w:t xml:space="preserve">to </w:t>
      </w:r>
      <w:r w:rsidR="00BA262F" w:rsidRPr="00C21806">
        <w:rPr>
          <w:b/>
          <w:bCs/>
        </w:rPr>
        <w:t>lessen Covid-19 severity</w:t>
      </w:r>
      <w:r w:rsidR="00930E55">
        <w:rPr>
          <w:b/>
          <w:bCs/>
        </w:rPr>
        <w:br/>
      </w:r>
      <w:r w:rsidR="00930E55" w:rsidRPr="0051773A">
        <w:rPr>
          <w:i/>
          <w:iCs/>
        </w:rPr>
        <w:t>Adherence to separation measures is key</w:t>
      </w:r>
      <w:r w:rsidRPr="00C21806">
        <w:rPr>
          <w:b/>
          <w:bCs/>
        </w:rPr>
        <w:t xml:space="preserve"> </w:t>
      </w:r>
    </w:p>
    <w:p w14:paraId="75D1CBB2" w14:textId="362A0514" w:rsidR="007A61CE" w:rsidRPr="007C251E" w:rsidRDefault="007A61CE" w:rsidP="007A61CE">
      <w:pPr>
        <w:jc w:val="center"/>
        <w:rPr>
          <w:vertAlign w:val="superscript"/>
          <w:lang w:val="en-US"/>
        </w:rPr>
      </w:pPr>
      <w:r w:rsidRPr="00D25D58">
        <w:rPr>
          <w:lang w:val="en-US"/>
        </w:rPr>
        <w:t>Stephen Burgess PhD</w:t>
      </w:r>
      <w:r w:rsidR="00E30110">
        <w:rPr>
          <w:lang w:val="en-US"/>
        </w:rPr>
        <w:t xml:space="preserve"> </w:t>
      </w:r>
      <w:r w:rsidR="00E30110" w:rsidRPr="00E30110">
        <w:rPr>
          <w:i/>
          <w:lang w:val="en-US"/>
        </w:rPr>
        <w:t>statistician</w:t>
      </w:r>
      <w:r w:rsidR="005067B5">
        <w:rPr>
          <w:vertAlign w:val="superscript"/>
          <w:lang w:val="en-US"/>
        </w:rPr>
        <w:t>1</w:t>
      </w:r>
      <w:r>
        <w:rPr>
          <w:rFonts w:cstheme="minorHAnsi"/>
          <w:vertAlign w:val="superscript"/>
          <w:lang w:val="en-US"/>
        </w:rPr>
        <w:t>†</w:t>
      </w:r>
      <w:r>
        <w:rPr>
          <w:lang w:val="en-US"/>
        </w:rPr>
        <w:t>,</w:t>
      </w:r>
      <w:r w:rsidRPr="00D25D58">
        <w:rPr>
          <w:vertAlign w:val="superscript"/>
          <w:lang w:val="en-US"/>
        </w:rPr>
        <w:t xml:space="preserve"> </w:t>
      </w:r>
      <w:r w:rsidR="00E13DEE">
        <w:rPr>
          <w:lang w:val="en-US"/>
        </w:rPr>
        <w:t xml:space="preserve">David Smith </w:t>
      </w:r>
      <w:proofErr w:type="spellStart"/>
      <w:r w:rsidR="00E13DEE">
        <w:rPr>
          <w:lang w:val="en-US"/>
        </w:rPr>
        <w:t>BMBCh</w:t>
      </w:r>
      <w:proofErr w:type="spellEnd"/>
      <w:r w:rsidR="00E30110">
        <w:rPr>
          <w:lang w:val="en-US"/>
        </w:rPr>
        <w:t xml:space="preserve"> </w:t>
      </w:r>
      <w:r w:rsidR="00E30110" w:rsidRPr="00D85216">
        <w:rPr>
          <w:i/>
          <w:lang w:val="en-US"/>
        </w:rPr>
        <w:t>clinician</w:t>
      </w:r>
      <w:r w:rsidR="005067B5">
        <w:rPr>
          <w:i/>
          <w:vertAlign w:val="superscript"/>
          <w:lang w:val="en-US"/>
        </w:rPr>
        <w:t>2</w:t>
      </w:r>
      <w:r w:rsidRPr="00D25D58">
        <w:rPr>
          <w:lang w:val="en-US"/>
        </w:rPr>
        <w:t xml:space="preserve">, </w:t>
      </w:r>
      <w:r w:rsidR="00453386">
        <w:rPr>
          <w:lang w:val="en-US"/>
        </w:rPr>
        <w:br/>
      </w:r>
      <w:r w:rsidR="00E13DEE">
        <w:rPr>
          <w:lang w:val="en-US"/>
        </w:rPr>
        <w:t xml:space="preserve">Julia </w:t>
      </w:r>
      <w:r w:rsidR="00E13DEE" w:rsidRPr="00E13DEE">
        <w:rPr>
          <w:lang w:val="en-US"/>
        </w:rPr>
        <w:t>C. Kenyon</w:t>
      </w:r>
      <w:r w:rsidR="00E13DEE" w:rsidRPr="00E13DEE">
        <w:t xml:space="preserve"> </w:t>
      </w:r>
      <w:proofErr w:type="spellStart"/>
      <w:r w:rsidR="00E13DEE">
        <w:rPr>
          <w:lang w:val="en-US"/>
        </w:rPr>
        <w:t>MBiochem</w:t>
      </w:r>
      <w:proofErr w:type="spellEnd"/>
      <w:r w:rsidR="00E13DEE" w:rsidRPr="00E13DEE">
        <w:rPr>
          <w:lang w:val="en-US"/>
        </w:rPr>
        <w:t xml:space="preserve"> PhD</w:t>
      </w:r>
      <w:r w:rsidR="00E30110">
        <w:rPr>
          <w:lang w:val="en-US"/>
        </w:rPr>
        <w:t xml:space="preserve"> </w:t>
      </w:r>
      <w:r w:rsidR="00D85216">
        <w:rPr>
          <w:i/>
          <w:lang w:val="en-US"/>
        </w:rPr>
        <w:t>virologist</w:t>
      </w:r>
      <w:r w:rsidR="005067B5">
        <w:rPr>
          <w:vertAlign w:val="superscript"/>
          <w:lang w:val="en-US"/>
        </w:rPr>
        <w:t>3</w:t>
      </w:r>
      <w:r w:rsidR="00E13DEE">
        <w:rPr>
          <w:lang w:val="en-US"/>
        </w:rPr>
        <w:t>,</w:t>
      </w:r>
      <w:r w:rsidR="00E13DEE" w:rsidRPr="00E13DEE">
        <w:rPr>
          <w:lang w:val="en-US"/>
        </w:rPr>
        <w:t xml:space="preserve"> </w:t>
      </w:r>
      <w:r w:rsidRPr="00D25D58">
        <w:rPr>
          <w:lang w:val="en-US"/>
        </w:rPr>
        <w:t>Dipender</w:t>
      </w:r>
      <w:r>
        <w:rPr>
          <w:lang w:val="en-US"/>
        </w:rPr>
        <w:t> </w:t>
      </w:r>
      <w:r w:rsidRPr="00D25D58">
        <w:rPr>
          <w:lang w:val="en-US"/>
        </w:rPr>
        <w:t xml:space="preserve">Gill </w:t>
      </w:r>
      <w:proofErr w:type="spellStart"/>
      <w:r w:rsidRPr="00D25D58">
        <w:rPr>
          <w:lang w:val="en-US"/>
        </w:rPr>
        <w:t>BMBCh</w:t>
      </w:r>
      <w:proofErr w:type="spellEnd"/>
      <w:r w:rsidRPr="00D25D58">
        <w:rPr>
          <w:lang w:val="en-US"/>
        </w:rPr>
        <w:t xml:space="preserve"> PhD</w:t>
      </w:r>
      <w:r w:rsidR="00E30110">
        <w:rPr>
          <w:lang w:val="en-US"/>
        </w:rPr>
        <w:t xml:space="preserve"> </w:t>
      </w:r>
      <w:r w:rsidR="00E30110" w:rsidRPr="00D85216">
        <w:rPr>
          <w:i/>
          <w:lang w:val="en-US"/>
        </w:rPr>
        <w:t>clinician scientist</w:t>
      </w:r>
      <w:r w:rsidR="00451D2B">
        <w:rPr>
          <w:vertAlign w:val="superscript"/>
          <w:lang w:val="en-US"/>
        </w:rPr>
        <w:t>4</w:t>
      </w:r>
      <w:r>
        <w:rPr>
          <w:rFonts w:cstheme="minorHAnsi"/>
          <w:vertAlign w:val="superscript"/>
          <w:lang w:val="en-US"/>
        </w:rPr>
        <w:t>†</w:t>
      </w:r>
    </w:p>
    <w:p w14:paraId="0C806F04" w14:textId="77777777" w:rsidR="007A61CE" w:rsidRPr="00D25D58" w:rsidRDefault="007A61CE" w:rsidP="007A61CE">
      <w:pPr>
        <w:jc w:val="center"/>
        <w:rPr>
          <w:vertAlign w:val="superscript"/>
          <w:lang w:val="en-US"/>
        </w:rPr>
      </w:pPr>
    </w:p>
    <w:p w14:paraId="362FAFF7" w14:textId="77777777" w:rsidR="007A61CE" w:rsidRPr="002B4630" w:rsidRDefault="007A61CE" w:rsidP="007A61CE">
      <w:pPr>
        <w:pStyle w:val="NoSpacing"/>
        <w:rPr>
          <w:b/>
          <w:lang w:val="en-US"/>
        </w:rPr>
      </w:pPr>
      <w:r w:rsidRPr="002B4630">
        <w:rPr>
          <w:b/>
          <w:lang w:val="en-US"/>
        </w:rPr>
        <w:t xml:space="preserve">Affiliations </w:t>
      </w:r>
    </w:p>
    <w:p w14:paraId="5E7E6375" w14:textId="77777777" w:rsidR="007A61CE" w:rsidRPr="00D25D58" w:rsidRDefault="007A61CE" w:rsidP="007A61CE">
      <w:pPr>
        <w:pStyle w:val="NoSpacing"/>
        <w:rPr>
          <w:lang w:val="en-US"/>
        </w:rPr>
      </w:pPr>
      <w:r>
        <w:rPr>
          <w:vertAlign w:val="superscript"/>
          <w:lang w:val="en-US"/>
        </w:rPr>
        <w:t>1</w:t>
      </w:r>
      <w:r w:rsidRPr="00D25D58">
        <w:rPr>
          <w:lang w:val="en-US"/>
        </w:rPr>
        <w:t>MRC Biostatistics Unit, School of Clinical Medicine, University of Cambridge, Cambridge, U</w:t>
      </w:r>
      <w:r>
        <w:rPr>
          <w:lang w:val="en-US"/>
        </w:rPr>
        <w:t xml:space="preserve">nited </w:t>
      </w:r>
      <w:r w:rsidRPr="00D25D58">
        <w:rPr>
          <w:lang w:val="en-US"/>
        </w:rPr>
        <w:t>K</w:t>
      </w:r>
      <w:r>
        <w:rPr>
          <w:lang w:val="en-US"/>
        </w:rPr>
        <w:t>ingdom</w:t>
      </w:r>
      <w:r w:rsidRPr="00D25D58">
        <w:rPr>
          <w:lang w:val="en-US"/>
        </w:rPr>
        <w:t>.</w:t>
      </w:r>
    </w:p>
    <w:p w14:paraId="7B4DB86E" w14:textId="4F4DB2B9" w:rsidR="005067B5" w:rsidRPr="00E936A8" w:rsidRDefault="005067B5" w:rsidP="005067B5">
      <w:pPr>
        <w:pStyle w:val="NoSpacing"/>
        <w:rPr>
          <w:lang w:val="en-US"/>
        </w:rPr>
      </w:pPr>
      <w:r>
        <w:rPr>
          <w:vertAlign w:val="superscript"/>
          <w:lang w:val="en-US"/>
        </w:rPr>
        <w:t>2</w:t>
      </w:r>
      <w:r w:rsidRPr="00E936A8">
        <w:rPr>
          <w:lang w:val="en-US"/>
        </w:rPr>
        <w:t>Institute for Infection and Immunity, St George’s, University of London, London, United Kingdom.</w:t>
      </w:r>
    </w:p>
    <w:p w14:paraId="2316A57A" w14:textId="57646771" w:rsidR="00451D2B" w:rsidRPr="00D25D58" w:rsidRDefault="00451D2B" w:rsidP="007A61CE">
      <w:pPr>
        <w:pStyle w:val="NoSpacing"/>
        <w:rPr>
          <w:lang w:val="en-US"/>
        </w:rPr>
      </w:pPr>
      <w:r w:rsidRPr="00E30110">
        <w:rPr>
          <w:vertAlign w:val="superscript"/>
          <w:lang w:val="en-US"/>
        </w:rPr>
        <w:t>3</w:t>
      </w:r>
      <w:r>
        <w:rPr>
          <w:lang w:val="en-US"/>
        </w:rPr>
        <w:t>Homerton College, University of Cambridge, Cambridge, United Kingdom.</w:t>
      </w:r>
    </w:p>
    <w:p w14:paraId="142BE4F1" w14:textId="6F812A94" w:rsidR="00E13DEE" w:rsidRDefault="005067B5" w:rsidP="007A61CE">
      <w:pPr>
        <w:pStyle w:val="NoSpacing"/>
        <w:rPr>
          <w:lang w:val="en-US"/>
        </w:rPr>
      </w:pPr>
      <w:r>
        <w:rPr>
          <w:vertAlign w:val="superscript"/>
          <w:lang w:val="en-US"/>
        </w:rPr>
        <w:t>3</w:t>
      </w:r>
      <w:r w:rsidR="00451D2B" w:rsidRPr="00E13DEE">
        <w:rPr>
          <w:lang w:val="en-US"/>
        </w:rPr>
        <w:t xml:space="preserve">Department </w:t>
      </w:r>
      <w:r w:rsidR="00E13DEE" w:rsidRPr="00E13DEE">
        <w:rPr>
          <w:lang w:val="en-US"/>
        </w:rPr>
        <w:t>of Medicine, University of Cambridge, Cambridge</w:t>
      </w:r>
      <w:r w:rsidR="00E06ADA">
        <w:rPr>
          <w:lang w:val="en-US"/>
        </w:rPr>
        <w:t>, United Kingdom</w:t>
      </w:r>
    </w:p>
    <w:p w14:paraId="524D4B79" w14:textId="6A647942" w:rsidR="007A61CE" w:rsidRPr="00D25D58" w:rsidRDefault="005067B5" w:rsidP="007A61CE">
      <w:pPr>
        <w:pStyle w:val="NoSpacing"/>
        <w:rPr>
          <w:lang w:val="en-US"/>
        </w:rPr>
      </w:pPr>
      <w:r>
        <w:rPr>
          <w:vertAlign w:val="superscript"/>
          <w:lang w:val="en-US"/>
        </w:rPr>
        <w:t>4</w:t>
      </w:r>
      <w:r w:rsidR="00451D2B" w:rsidRPr="00E936A8">
        <w:rPr>
          <w:lang w:val="en-US"/>
        </w:rPr>
        <w:t xml:space="preserve">Department </w:t>
      </w:r>
      <w:r w:rsidR="007A61CE" w:rsidRPr="00E936A8">
        <w:rPr>
          <w:lang w:val="en-US"/>
        </w:rPr>
        <w:t>of Epidemiology and Biostatistics, School of Public Health, Imperial College London, London, United Kingdom.</w:t>
      </w:r>
    </w:p>
    <w:p w14:paraId="7A5541D6" w14:textId="77777777" w:rsidR="007A61CE" w:rsidRDefault="007A61CE" w:rsidP="007A61CE">
      <w:pPr>
        <w:rPr>
          <w:lang w:val="en-US"/>
        </w:rPr>
      </w:pPr>
    </w:p>
    <w:p w14:paraId="33CBA9A0" w14:textId="77777777" w:rsidR="007A61CE" w:rsidRPr="002B4630" w:rsidRDefault="007A61CE" w:rsidP="007A61CE">
      <w:pPr>
        <w:pStyle w:val="NoSpacing"/>
        <w:rPr>
          <w:b/>
          <w:lang w:val="en-US"/>
        </w:rPr>
      </w:pPr>
      <w:r w:rsidRPr="002B4630">
        <w:rPr>
          <w:rFonts w:cstheme="minorHAnsi"/>
          <w:b/>
          <w:vertAlign w:val="superscript"/>
          <w:lang w:val="en-US"/>
        </w:rPr>
        <w:t>†</w:t>
      </w:r>
      <w:r w:rsidRPr="002B4630">
        <w:rPr>
          <w:b/>
          <w:lang w:val="en-US"/>
        </w:rPr>
        <w:t>Address for correspondence</w:t>
      </w:r>
    </w:p>
    <w:p w14:paraId="273734C5" w14:textId="3095D79D" w:rsidR="007A61CE" w:rsidRDefault="007A61CE" w:rsidP="007A61CE">
      <w:pPr>
        <w:pStyle w:val="NoSpacing"/>
      </w:pPr>
      <w:r>
        <w:t>Dr Stephen Burgess</w:t>
      </w:r>
    </w:p>
    <w:p w14:paraId="192077EF" w14:textId="7149D7E1" w:rsidR="007A61CE" w:rsidRDefault="007A61CE" w:rsidP="007A61CE">
      <w:pPr>
        <w:pStyle w:val="NoSpacing"/>
      </w:pPr>
      <w:r>
        <w:t>MRC Biostatistics Unit, Cambridge Institute of Public Health, Robinson Way, Cambridge, CB2 0SR</w:t>
      </w:r>
      <w:r w:rsidR="00E06ADA">
        <w:t xml:space="preserve">, United Kingdom; </w:t>
      </w:r>
      <w:r>
        <w:t xml:space="preserve">Telephone: +44 (0) 775 9988 359. Email: </w:t>
      </w:r>
      <w:hyperlink r:id="rId5" w:history="1">
        <w:r w:rsidRPr="00261723">
          <w:rPr>
            <w:rStyle w:val="Hyperlink"/>
          </w:rPr>
          <w:t>sb452@medschl.cam.ac.uk</w:t>
        </w:r>
      </w:hyperlink>
    </w:p>
    <w:p w14:paraId="0DA5C513" w14:textId="77777777" w:rsidR="007A61CE" w:rsidRDefault="007A61CE" w:rsidP="007A61CE">
      <w:pPr>
        <w:pStyle w:val="NoSpacing"/>
        <w:rPr>
          <w:lang w:val="en-US"/>
        </w:rPr>
      </w:pPr>
    </w:p>
    <w:p w14:paraId="2B8614B0" w14:textId="77777777" w:rsidR="007A61CE" w:rsidRPr="00D25D58" w:rsidRDefault="007A61CE" w:rsidP="007A61CE">
      <w:pPr>
        <w:pStyle w:val="NoSpacing"/>
        <w:rPr>
          <w:lang w:val="en-US"/>
        </w:rPr>
      </w:pPr>
      <w:r w:rsidRPr="00D25D58">
        <w:rPr>
          <w:lang w:val="en-US"/>
        </w:rPr>
        <w:t>Dr Dipender Gill</w:t>
      </w:r>
    </w:p>
    <w:p w14:paraId="5E493FB7" w14:textId="33CCDDB8" w:rsidR="007A61CE" w:rsidRDefault="00E06ADA" w:rsidP="00C21806">
      <w:pPr>
        <w:pStyle w:val="NoSpacing"/>
        <w:rPr>
          <w:lang w:val="en-US"/>
        </w:rPr>
      </w:pPr>
      <w:r w:rsidRPr="00E06ADA">
        <w:rPr>
          <w:lang w:val="en-US"/>
        </w:rPr>
        <w:t xml:space="preserve">Department of Epidemiology and Biostatistics, School of Public Health, Imperial College London, London, </w:t>
      </w:r>
      <w:r>
        <w:rPr>
          <w:lang w:val="en-US"/>
        </w:rPr>
        <w:t>W2 1PG, United Kingdom</w:t>
      </w:r>
      <w:r w:rsidR="007A61CE" w:rsidRPr="007C251E">
        <w:rPr>
          <w:lang w:val="en-US"/>
        </w:rPr>
        <w:t xml:space="preserve">; Telephone: +44 (0) 7904843810; E-mail: </w:t>
      </w:r>
      <w:hyperlink r:id="rId6" w:history="1">
        <w:r w:rsidRPr="004D7E63">
          <w:rPr>
            <w:rStyle w:val="Hyperlink"/>
            <w:lang w:val="en-US"/>
          </w:rPr>
          <w:t>dipender.gill@imperial.ac.uk</w:t>
        </w:r>
      </w:hyperlink>
      <w:r w:rsidR="007A61CE" w:rsidRPr="00D25D58">
        <w:rPr>
          <w:lang w:val="en-US"/>
        </w:rPr>
        <w:t xml:space="preserve"> </w:t>
      </w:r>
    </w:p>
    <w:p w14:paraId="5562B409" w14:textId="77777777" w:rsidR="00E06ADA" w:rsidRDefault="00E06ADA" w:rsidP="00C21806">
      <w:pPr>
        <w:pStyle w:val="NoSpacing"/>
        <w:rPr>
          <w:lang w:val="en-US"/>
        </w:rPr>
      </w:pPr>
    </w:p>
    <w:p w14:paraId="3B1E3EF9" w14:textId="37B4AADB" w:rsidR="007A61CE" w:rsidRDefault="007A61CE" w:rsidP="007A61CE">
      <w:pPr>
        <w:jc w:val="both"/>
        <w:rPr>
          <w:lang w:val="en-US"/>
        </w:rPr>
      </w:pPr>
      <w:r w:rsidRPr="002B4630">
        <w:rPr>
          <w:b/>
          <w:lang w:val="en-US"/>
        </w:rPr>
        <w:t>Word count:</w:t>
      </w:r>
      <w:r>
        <w:rPr>
          <w:lang w:val="en-US"/>
        </w:rPr>
        <w:t xml:space="preserve"> </w:t>
      </w:r>
      <w:r w:rsidR="004265E9">
        <w:rPr>
          <w:lang w:val="en-US"/>
        </w:rPr>
        <w:t>705</w:t>
      </w:r>
    </w:p>
    <w:p w14:paraId="46A18F17" w14:textId="2D45F015" w:rsidR="00E06ADA" w:rsidRDefault="00E06ADA" w:rsidP="00E06ADA">
      <w:pPr>
        <w:jc w:val="both"/>
      </w:pPr>
      <w:r w:rsidRPr="0086479F">
        <w:rPr>
          <w:b/>
          <w:bCs/>
          <w:lang w:val="en-US"/>
        </w:rPr>
        <w:t>Funding:</w:t>
      </w:r>
      <w:r>
        <w:rPr>
          <w:lang w:val="en-US"/>
        </w:rPr>
        <w:t xml:space="preserve"> Stephen Burgess is</w:t>
      </w:r>
      <w:r w:rsidRPr="0086479F">
        <w:rPr>
          <w:lang w:val="en-US"/>
        </w:rPr>
        <w:t xml:space="preserve"> supported by a Sir Henry Dale Fellowship jointly funded by the </w:t>
      </w:r>
      <w:proofErr w:type="spellStart"/>
      <w:r w:rsidRPr="0086479F">
        <w:rPr>
          <w:lang w:val="en-US"/>
        </w:rPr>
        <w:t>Wellcome</w:t>
      </w:r>
      <w:proofErr w:type="spellEnd"/>
      <w:r w:rsidRPr="0086479F">
        <w:rPr>
          <w:lang w:val="en-US"/>
        </w:rPr>
        <w:t xml:space="preserve"> Trust and the Royal Society (Grant Number 204623/Z/16/Z).</w:t>
      </w:r>
      <w:r>
        <w:rPr>
          <w:lang w:val="en-US"/>
        </w:rPr>
        <w:t xml:space="preserve"> </w:t>
      </w:r>
      <w:r w:rsidRPr="00BF6D09">
        <w:t>D</w:t>
      </w:r>
      <w:r>
        <w:t>ipender Gill</w:t>
      </w:r>
      <w:r w:rsidRPr="00BF6D09">
        <w:t xml:space="preserve"> is supported by the British Heart Foundation Research Centre of Excellence (RE/18/4/34215) at Imperial College London.</w:t>
      </w:r>
      <w:r>
        <w:t xml:space="preserve"> The sponsors had no role in the content of the manuscript or the decision to publish.</w:t>
      </w:r>
    </w:p>
    <w:p w14:paraId="246C77B1" w14:textId="67DFE5FF" w:rsidR="00C25492" w:rsidRDefault="00E06ADA">
      <w:r w:rsidRPr="002F3CF6">
        <w:rPr>
          <w:b/>
          <w:bCs/>
        </w:rPr>
        <w:t>Competing interest statement:</w:t>
      </w:r>
      <w:r>
        <w:t xml:space="preserve"> W</w:t>
      </w:r>
      <w:r w:rsidRPr="002F3CF6">
        <w:t xml:space="preserve">e have read and understood the BMJ Group policy on declaration of interests and declare the following interests: </w:t>
      </w:r>
      <w:r w:rsidRPr="00571ECD">
        <w:t xml:space="preserve">DG is employed part-time by Novo Nordisk, outside of and unrelated to the submitted </w:t>
      </w:r>
      <w:r>
        <w:t>work</w:t>
      </w:r>
      <w:r w:rsidRPr="00571ECD">
        <w:t>.</w:t>
      </w:r>
    </w:p>
    <w:p w14:paraId="44939D8C" w14:textId="77777777" w:rsidR="00C25492" w:rsidRDefault="00C25492"/>
    <w:p w14:paraId="4B6B4301" w14:textId="77777777" w:rsidR="00E06ADA" w:rsidRDefault="00E06ADA">
      <w:pPr>
        <w:sectPr w:rsidR="00E06ADA">
          <w:pgSz w:w="11906" w:h="16838"/>
          <w:pgMar w:top="1440" w:right="1440" w:bottom="1440" w:left="1440" w:header="708" w:footer="708" w:gutter="0"/>
          <w:cols w:space="708"/>
          <w:docGrid w:linePitch="360"/>
        </w:sectPr>
      </w:pPr>
    </w:p>
    <w:p w14:paraId="33063AA0" w14:textId="6C2A8777" w:rsidR="00ED55C5" w:rsidRDefault="00355850">
      <w:r>
        <w:lastRenderedPageBreak/>
        <w:t xml:space="preserve">While the number of </w:t>
      </w:r>
      <w:r w:rsidR="00F61E87">
        <w:t xml:space="preserve">positive tests for </w:t>
      </w:r>
      <w:r w:rsidR="002C2479" w:rsidRPr="002C2479">
        <w:t>severe acute respiratory syndrome coronavirus 2</w:t>
      </w:r>
      <w:r w:rsidR="002C2479">
        <w:t xml:space="preserve"> (</w:t>
      </w:r>
      <w:r w:rsidR="00F61E87">
        <w:t>SARS-CoV-2</w:t>
      </w:r>
      <w:r w:rsidR="002C2479">
        <w:t>)</w:t>
      </w:r>
      <w:r>
        <w:t xml:space="preserve"> </w:t>
      </w:r>
      <w:r w:rsidR="00930E55">
        <w:t>across many European countries</w:t>
      </w:r>
      <w:r>
        <w:t xml:space="preserve"> </w:t>
      </w:r>
      <w:r w:rsidR="00625BF3">
        <w:t>ha</w:t>
      </w:r>
      <w:r w:rsidR="0059095B">
        <w:t>s</w:t>
      </w:r>
      <w:r>
        <w:t xml:space="preserve"> </w:t>
      </w:r>
      <w:r w:rsidR="006C3F62">
        <w:t>ris</w:t>
      </w:r>
      <w:r w:rsidR="00625BF3">
        <w:t>en</w:t>
      </w:r>
      <w:r w:rsidR="006C3F62">
        <w:t xml:space="preserve"> </w:t>
      </w:r>
      <w:r>
        <w:t xml:space="preserve">sharply, </w:t>
      </w:r>
      <w:r w:rsidR="00E14468">
        <w:t>increase</w:t>
      </w:r>
      <w:r w:rsidR="00387CCB">
        <w:t>s</w:t>
      </w:r>
      <w:r w:rsidR="00E14468">
        <w:t xml:space="preserve"> in the </w:t>
      </w:r>
      <w:r>
        <w:t xml:space="preserve">number of hospitalizations and deaths due to </w:t>
      </w:r>
      <w:r w:rsidR="002C2479" w:rsidRPr="002C2479">
        <w:t>coronavirus disease 2019</w:t>
      </w:r>
      <w:r w:rsidR="002C2479">
        <w:t xml:space="preserve"> (</w:t>
      </w:r>
      <w:r>
        <w:t>Covid-19</w:t>
      </w:r>
      <w:r w:rsidR="002C2479">
        <w:t>)</w:t>
      </w:r>
      <w:r>
        <w:t xml:space="preserve"> </w:t>
      </w:r>
      <w:r w:rsidR="00D9289B">
        <w:t xml:space="preserve">have </w:t>
      </w:r>
      <w:r w:rsidR="00347AC9">
        <w:t>not been as</w:t>
      </w:r>
      <w:r w:rsidR="00930E55">
        <w:t xml:space="preserve"> steep</w:t>
      </w:r>
      <w:r>
        <w:t xml:space="preserve">. </w:t>
      </w:r>
      <w:r w:rsidR="00930E55">
        <w:t>T</w:t>
      </w:r>
      <w:r w:rsidR="00BA02CD">
        <w:t xml:space="preserve">he case fatality rate </w:t>
      </w:r>
      <w:r w:rsidR="00AB7898">
        <w:t xml:space="preserve">(the proportion of deaths per positive test) </w:t>
      </w:r>
      <w:r w:rsidR="00A92E37">
        <w:t xml:space="preserve">in the UK </w:t>
      </w:r>
      <w:r w:rsidR="0030322D">
        <w:t>was lower in May and June than in March and April</w:t>
      </w:r>
      <w:r w:rsidR="0030322D">
        <w:fldChar w:fldCharType="begin"/>
      </w:r>
      <w:r w:rsidR="0030322D">
        <w:instrText xml:space="preserve"> ADDIN EN.CITE &lt;EndNote&gt;&lt;Cite&gt;&lt;Author&gt;Dennis&lt;/Author&gt;&lt;Year&gt;2020&lt;/Year&gt;&lt;RecNum&gt;959&lt;/RecNum&gt;&lt;DisplayText&gt;&lt;style face="superscript"&gt;1&lt;/style&gt;&lt;/DisplayText&gt;&lt;record&gt;&lt;rec-number&gt;959&lt;/rec-number&gt;&lt;foreign-keys&gt;&lt;key app="EN" db-id="5wpvxsf59wvrd4evtp55ssfwt555w0f0efxp" timestamp="1606916330"&gt;959&lt;/key&gt;&lt;/foreign-keys&gt;&lt;ref-type name="Journal Article"&gt;17&lt;/ref-type&gt;&lt;contributors&gt;&lt;authors&gt;&lt;author&gt;Dennis, John M&lt;/author&gt;&lt;author&gt;McGovern, Andrew P&lt;/author&gt;&lt;author&gt;Vollmer, Sebastian J&lt;/author&gt;&lt;author&gt;Mateen, Bilal A&lt;/author&gt;&lt;/authors&gt;&lt;/contributors&gt;&lt;titles&gt;&lt;title&gt;Improving Survival of Critical Care Patients With Coronavirus Disease 2019 in England: A National Cohort Study, March to June 2020&lt;/title&gt;&lt;secondary-title&gt;Critical Care Medicine&lt;/secondary-title&gt;&lt;/titles&gt;&lt;periodical&gt;&lt;full-title&gt;Critical Care Medicine&lt;/full-title&gt;&lt;/periodical&gt;&lt;dates&gt;&lt;year&gt;2020&lt;/year&gt;&lt;/dates&gt;&lt;urls&gt;&lt;/urls&gt;&lt;electronic-resource-num&gt;10.1097/CCM.0000000000004747&lt;/electronic-resource-num&gt;&lt;/record&gt;&lt;/Cite&gt;&lt;/EndNote&gt;</w:instrText>
      </w:r>
      <w:r w:rsidR="0030322D">
        <w:fldChar w:fldCharType="separate"/>
      </w:r>
      <w:r w:rsidR="0030322D" w:rsidRPr="0030322D">
        <w:rPr>
          <w:noProof/>
          <w:vertAlign w:val="superscript"/>
        </w:rPr>
        <w:t>1</w:t>
      </w:r>
      <w:r w:rsidR="0030322D">
        <w:fldChar w:fldCharType="end"/>
      </w:r>
      <w:r w:rsidR="0030322D">
        <w:t xml:space="preserve">, and </w:t>
      </w:r>
      <w:r w:rsidR="00BA02CD">
        <w:t>appear</w:t>
      </w:r>
      <w:r w:rsidR="00633B05">
        <w:t>s</w:t>
      </w:r>
      <w:r w:rsidR="00BA02CD">
        <w:t xml:space="preserve"> to be</w:t>
      </w:r>
      <w:r w:rsidR="00633B05">
        <w:t xml:space="preserve"> have been</w:t>
      </w:r>
      <w:r w:rsidR="00BA02CD">
        <w:t xml:space="preserve"> declining stea</w:t>
      </w:r>
      <w:r w:rsidR="00D34AFC">
        <w:t>dily throughout July and August</w:t>
      </w:r>
      <w:r w:rsidR="00D34AFC">
        <w:fldChar w:fldCharType="begin"/>
      </w:r>
      <w:r w:rsidR="0030322D">
        <w:instrText xml:space="preserve"> ADDIN EN.CITE &lt;EndNote&gt;&lt;Cite&gt;&lt;Author&gt;Centre for Evidence-Based Medicine&lt;/Author&gt;&lt;RecNum&gt;941&lt;/RecNum&gt;&lt;DisplayText&gt;&lt;style face="superscript"&gt;2&lt;/style&gt;&lt;/DisplayText&gt;&lt;record&gt;&lt;rec-number&gt;941&lt;/rec-number&gt;&lt;foreign-keys&gt;&lt;key app="EN" db-id="5wpvxsf59wvrd4evtp55ssfwt555w0f0efxp" timestamp="1602584735"&gt;941&lt;/key&gt;&lt;/foreign-keys&gt;&lt;ref-type name="Web Page"&gt;12&lt;/ref-type&gt;&lt;contributors&gt;&lt;authors&gt;&lt;author&gt;Centre for Evidence-Based Medicine,&lt;/author&gt;&lt;/authors&gt;&lt;/contributors&gt;&lt;titles&gt;&lt;title&gt;The Declining Case Fatality Ratio in England&lt;/title&gt;&lt;/titles&gt;&lt;number&gt;9 October 2020&lt;/number&gt;&lt;dates&gt;&lt;/dates&gt;&lt;urls&gt;&lt;related-urls&gt;&lt;url&gt;https://www.cebm.net/covid-19/the-declining-case-fatality-ratio-in-england/&lt;/url&gt;&lt;/related-urls&gt;&lt;/urls&gt;&lt;/record&gt;&lt;/Cite&gt;&lt;/EndNote&gt;</w:instrText>
      </w:r>
      <w:r w:rsidR="00D34AFC">
        <w:fldChar w:fldCharType="separate"/>
      </w:r>
      <w:r w:rsidR="00260089" w:rsidRPr="00260089">
        <w:rPr>
          <w:noProof/>
          <w:vertAlign w:val="superscript"/>
        </w:rPr>
        <w:t>2</w:t>
      </w:r>
      <w:r w:rsidR="00D34AFC">
        <w:fldChar w:fldCharType="end"/>
      </w:r>
      <w:r w:rsidR="00BA02CD">
        <w:t xml:space="preserve">. </w:t>
      </w:r>
      <w:r w:rsidR="00F943F4">
        <w:t>R</w:t>
      </w:r>
      <w:r w:rsidR="00343780">
        <w:t xml:space="preserve">eductions were </w:t>
      </w:r>
      <w:r w:rsidR="00F943F4">
        <w:t xml:space="preserve">also </w:t>
      </w:r>
      <w:r w:rsidR="00343780">
        <w:t>observed in the early stages of the outbreak across many countries</w:t>
      </w:r>
      <w:r w:rsidR="00260089">
        <w:fldChar w:fldCharType="begin">
          <w:fldData xml:space="preserve">PEVuZE5vdGU+PENpdGU+PEF1dGhvcj5QYWNoZXR0aTwvQXV0aG9yPjxZZWFyPjIwMjA8L1llYXI+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</w:fldData>
        </w:fldChar>
      </w:r>
      <w:r w:rsidR="00260089">
        <w:instrText xml:space="preserve"> ADDIN EN.CITE </w:instrText>
      </w:r>
      <w:r w:rsidR="00260089">
        <w:fldChar w:fldCharType="begin">
          <w:fldData xml:space="preserve">PEVuZE5vdGU+PENpdGU+PEF1dGhvcj5QYWNoZXR0aTwvQXV0aG9yPjxZZWFyPjIwMjA8L1llYXI+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</w:fldData>
        </w:fldChar>
      </w:r>
      <w:r w:rsidR="00260089">
        <w:instrText xml:space="preserve"> ADDIN EN.CITE.DATA </w:instrText>
      </w:r>
      <w:r w:rsidR="00260089">
        <w:fldChar w:fldCharType="end"/>
      </w:r>
      <w:r w:rsidR="00260089">
        <w:fldChar w:fldCharType="separate"/>
      </w:r>
      <w:r w:rsidR="00260089" w:rsidRPr="00260089">
        <w:rPr>
          <w:noProof/>
          <w:vertAlign w:val="superscript"/>
        </w:rPr>
        <w:t>3</w:t>
      </w:r>
      <w:r w:rsidR="00260089">
        <w:fldChar w:fldCharType="end"/>
      </w:r>
      <w:r w:rsidR="00343780">
        <w:t>.</w:t>
      </w:r>
      <w:r w:rsidR="004B67BB">
        <w:t xml:space="preserve"> </w:t>
      </w:r>
      <w:r w:rsidR="004B67BB" w:rsidRPr="004B67BB">
        <w:t xml:space="preserve">Case fatality rates have </w:t>
      </w:r>
      <w:r w:rsidR="0015038C">
        <w:t>varied</w:t>
      </w:r>
      <w:r w:rsidR="004B67BB" w:rsidRPr="004B67BB">
        <w:t xml:space="preserve"> in different countries, with relatively lower </w:t>
      </w:r>
      <w:r w:rsidR="0015038C">
        <w:t>estimates</w:t>
      </w:r>
      <w:r w:rsidR="004B67BB" w:rsidRPr="004B67BB">
        <w:t xml:space="preserve"> observed in several African countries</w:t>
      </w:r>
      <w:r w:rsidR="004B67BB">
        <w:fldChar w:fldCharType="begin"/>
      </w:r>
      <w:r w:rsidR="004B67BB">
        <w:instrText xml:space="preserve"> ADDIN EN.CITE &lt;EndNote&gt;&lt;Cite&gt;&lt;Author&gt;Chibwana&lt;/Author&gt;&lt;Year&gt;2020&lt;/Year&gt;&lt;RecNum&gt;1137&lt;/RecNum&gt;&lt;DisplayText&gt;&lt;style face="superscript"&gt;4&lt;/style&gt;&lt;/DisplayText&gt;&lt;record&gt;&lt;rec-number&gt;1137&lt;/rec-number&gt;&lt;foreign-keys&gt;&lt;key app="EN" db-id="pw5dpzf5dsxf0levvxw5x09av22ads5fd0v9" timestamp="1603714537"&gt;1137&lt;/key&gt;&lt;/foreign-keys&gt;&lt;ref-type name="Journal Article"&gt;17&lt;/ref-type&gt;&lt;contributors&gt;&lt;authors&gt;&lt;author&gt;Chibwana, M. G.&lt;/author&gt;&lt;author&gt;Jere, K. C.&lt;/author&gt;&lt;author&gt;Kamng&amp;apos;ona, R.&lt;/author&gt;&lt;author&gt;Mandolo, J.&lt;/author&gt;&lt;author&gt;Katunga-Phiri, V.&lt;/author&gt;&lt;author&gt;Tembo, D.&lt;/author&gt;&lt;author&gt;Mitole, N.&lt;/author&gt;&lt;author&gt;Musasa, S.&lt;/author&gt;&lt;author&gt;Sichone, S.&lt;/author&gt;&lt;author&gt;Lakudzala, A.&lt;/author&gt;&lt;author&gt;Sibale, L.&lt;/author&gt;&lt;author&gt;Matambo, P.&lt;/author&gt;&lt;author&gt;Kadwala, I.&lt;/author&gt;&lt;author&gt;Byrne, R. L.&lt;/author&gt;&lt;author&gt;Mbewe, A.&lt;/author&gt;&lt;author&gt;Morton, B.&lt;/author&gt;&lt;author&gt;Phiri, C.&lt;/author&gt;&lt;author&gt;Mallewa, J.&lt;/author&gt;&lt;author&gt;Mwandumba, H. C.&lt;/author&gt;&lt;author&gt;Adams, E. R.&lt;/author&gt;&lt;author&gt;Gordon, S. B.&lt;/author&gt;&lt;author&gt;Jambo, K. C.&lt;/author&gt;&lt;/authors&gt;&lt;/contributors&gt;&lt;titles&gt;&lt;title&gt;High SARS-CoV-2 seroprevalence in Health Care Workers but relatively low numbers of deaths in urban Malawi&lt;/title&gt;&lt;secondary-title&gt;medRxiv&lt;/secondary-title&gt;&lt;/titles&gt;&lt;periodical&gt;&lt;full-title&gt;medRxiv&lt;/full-title&gt;&lt;/periodical&gt;&lt;dates&gt;&lt;year&gt;2020&lt;/year&gt;&lt;pub-dates&gt;&lt;date&gt;Aug 1&lt;/date&gt;&lt;/pub-dates&gt;&lt;/dates&gt;&lt;accession-num&gt;32766597&lt;/accession-num&gt;&lt;urls&gt;&lt;related-urls&gt;&lt;url&gt;https://www.ncbi.nlm.nih.gov/pubmed/32766597&lt;/url&gt;&lt;/related-urls&gt;&lt;/urls&gt;&lt;custom2&gt;PMC7402052&lt;/custom2&gt;&lt;electronic-resource-num&gt;10.1101/2020.07.30.20164970&lt;/electronic-resource-num&gt;&lt;/record&gt;&lt;/Cite&gt;&lt;/EndNote&gt;</w:instrText>
      </w:r>
      <w:r w:rsidR="004B67BB">
        <w:fldChar w:fldCharType="separate"/>
      </w:r>
      <w:r w:rsidR="004B67BB" w:rsidRPr="004B67BB">
        <w:rPr>
          <w:noProof/>
          <w:vertAlign w:val="superscript"/>
        </w:rPr>
        <w:t>4</w:t>
      </w:r>
      <w:r w:rsidR="004B67BB">
        <w:fldChar w:fldCharType="end"/>
      </w:r>
      <w:r w:rsidR="004B67BB" w:rsidRPr="004B67BB">
        <w:t>.</w:t>
      </w:r>
      <w:r w:rsidR="00343780">
        <w:t xml:space="preserve"> </w:t>
      </w:r>
      <w:r w:rsidR="00F67195">
        <w:t xml:space="preserve">Why </w:t>
      </w:r>
      <w:r w:rsidR="0051773A">
        <w:t>have case fatality rates decreased</w:t>
      </w:r>
      <w:r w:rsidR="00F67195">
        <w:t xml:space="preserve">, and </w:t>
      </w:r>
      <w:r w:rsidR="00E27CC8">
        <w:t>how</w:t>
      </w:r>
      <w:r w:rsidR="00F67195">
        <w:t xml:space="preserve"> does </w:t>
      </w:r>
      <w:r w:rsidR="0051773A">
        <w:t xml:space="preserve">this </w:t>
      </w:r>
      <w:r w:rsidR="00633B05">
        <w:t>relate to</w:t>
      </w:r>
      <w:r w:rsidR="00F67195">
        <w:t xml:space="preserve"> measures</w:t>
      </w:r>
      <w:r w:rsidR="00633B05">
        <w:t xml:space="preserve"> used</w:t>
      </w:r>
      <w:r w:rsidR="00F67195">
        <w:t xml:space="preserve"> to control the epidemic?</w:t>
      </w:r>
    </w:p>
    <w:p w14:paraId="0E4AC031" w14:textId="086E192A" w:rsidR="009553E6" w:rsidRPr="009553E6" w:rsidRDefault="009553E6">
      <w:pPr>
        <w:rPr>
          <w:i/>
          <w:iCs/>
        </w:rPr>
      </w:pPr>
      <w:r w:rsidRPr="009553E6">
        <w:rPr>
          <w:i/>
          <w:iCs/>
        </w:rPr>
        <w:t>Possible reasons</w:t>
      </w:r>
    </w:p>
    <w:p w14:paraId="47E4F975" w14:textId="7151278A" w:rsidR="00F67195" w:rsidRDefault="00F67195">
      <w:r>
        <w:t xml:space="preserve">The first reason </w:t>
      </w:r>
      <w:r w:rsidR="00343780">
        <w:t xml:space="preserve">for reductions in </w:t>
      </w:r>
      <w:r>
        <w:t xml:space="preserve">the </w:t>
      </w:r>
      <w:r w:rsidR="00260166">
        <w:t xml:space="preserve">Covid-19 </w:t>
      </w:r>
      <w:r w:rsidR="00BF4583">
        <w:t>case</w:t>
      </w:r>
      <w:r>
        <w:t xml:space="preserve"> </w:t>
      </w:r>
      <w:r w:rsidR="00BF4583">
        <w:t xml:space="preserve">fatality rate </w:t>
      </w:r>
      <w:r>
        <w:t>is the changing demographic of cases</w:t>
      </w:r>
      <w:r w:rsidR="00CA7F2C">
        <w:fldChar w:fldCharType="begin"/>
      </w:r>
      <w:r w:rsidR="004B67BB">
        <w:instrText xml:space="preserve"> ADDIN EN.CITE &lt;EndNote&gt;&lt;Cite&gt;&lt;Author&gt;Venkatesan&lt;/Author&gt;&lt;Year&gt;2020&lt;/Year&gt;&lt;RecNum&gt;1132&lt;/RecNum&gt;&lt;DisplayText&gt;&lt;style face="superscript"&gt;5&lt;/style&gt;&lt;/DisplayText&gt;&lt;record&gt;&lt;rec-number&gt;1132&lt;/rec-number&gt;&lt;foreign-keys&gt;&lt;key app="EN" db-id="pw5dpzf5dsxf0levvxw5x09av22ads5fd0v9" timestamp="1603301230"&gt;1132&lt;/key&gt;&lt;/foreign-keys&gt;&lt;ref-type name="Journal Article"&gt;17&lt;/ref-type&gt;&lt;contributors&gt;&lt;authors&gt;&lt;author&gt;Venkatesan, P.&lt;/author&gt;&lt;/authors&gt;&lt;/contributors&gt;&lt;titles&gt;&lt;title&gt;The changing demographics of COVID-19&lt;/title&gt;&lt;secondary-title&gt;Lancet Respir Med&lt;/secondary-title&gt;&lt;/titles&gt;&lt;periodical&gt;&lt;full-title&gt;Lancet Respir Med&lt;/full-title&gt;&lt;/periodical&gt;&lt;dates&gt;&lt;year&gt;2020&lt;/year&gt;&lt;pub-dates&gt;&lt;date&gt;Oct 6&lt;/date&gt;&lt;/pub-dates&gt;&lt;/dates&gt;&lt;isbn&gt;2213-2619 (Electronic)&amp;#xD;2213-2600 (Linking)&lt;/isbn&gt;&lt;accession-num&gt;33035468&lt;/accession-num&gt;&lt;urls&gt;&lt;related-urls&gt;&lt;url&gt;https://www.ncbi.nlm.nih.gov/pubmed/33035468&lt;/url&gt;&lt;/related-urls&gt;&lt;/urls&gt;&lt;custom2&gt;PMC7538108&lt;/custom2&gt;&lt;electronic-resource-num&gt;10.1016/S2213-2600(20)30461-6&lt;/electronic-resource-num&gt;&lt;/record&gt;&lt;/Cite&gt;&lt;/EndNote&gt;</w:instrText>
      </w:r>
      <w:r w:rsidR="00CA7F2C">
        <w:fldChar w:fldCharType="separate"/>
      </w:r>
      <w:r w:rsidR="004B67BB" w:rsidRPr="004B67BB">
        <w:rPr>
          <w:noProof/>
          <w:vertAlign w:val="superscript"/>
        </w:rPr>
        <w:t>5</w:t>
      </w:r>
      <w:r w:rsidR="00CA7F2C">
        <w:fldChar w:fldCharType="end"/>
      </w:r>
      <w:r>
        <w:t xml:space="preserve">. </w:t>
      </w:r>
      <w:r w:rsidR="003C5366">
        <w:t>Age is a strong predictor of Covid-19 mortality</w:t>
      </w:r>
      <w:r w:rsidR="004B67BB">
        <w:fldChar w:fldCharType="begin"/>
      </w:r>
      <w:r w:rsidR="003F4A70">
        <w:instrText xml:space="preserve"> ADDIN EN.CITE &lt;EndNote&gt;&lt;Cite&gt;&lt;Author&gt;Pastor-Barriuso&lt;/Author&gt;&lt;Year&gt;2020&lt;/Year&gt;&lt;RecNum&gt;962&lt;/RecNum&gt;&lt;DisplayText&gt;&lt;style face="superscript"&gt;6&lt;/style&gt;&lt;/DisplayText&gt;&lt;record&gt;&lt;rec-number&gt;962&lt;/rec-number&gt;&lt;foreign-keys&gt;&lt;key app="EN" db-id="5wpvxsf59wvrd4evtp55ssfwt555w0f0efxp" timestamp="1606918036"&gt;962&lt;/key&gt;&lt;/foreign-keys&gt;&lt;ref-type name="Journal Article"&gt;17&lt;/ref-type&gt;&lt;contributors&gt;&lt;authors&gt;&lt;author&gt;Pastor-Barriuso, Roberto&lt;/author&gt;&lt;author&gt;Pérez-Gómez, Beatriz&lt;/author&gt;&lt;author&gt;Hernán, Miguel A&lt;/author&gt;&lt;author&gt;Pérez-Olmeda, Mayte&lt;/author&gt;&lt;author&gt;Yotti, Raquel&lt;/author&gt;&lt;author&gt;Oteo-Iglesias, Jesús&lt;/author&gt;&lt;author&gt;Sanmartín, Jose L&lt;/author&gt;&lt;author&gt;León-Gómez, Inmaculada&lt;/author&gt;&lt;author&gt;Fernández-García, Aurora&lt;/author&gt;&lt;author&gt;Fernández-Navarro, Pablo&lt;/author&gt;&lt;/authors&gt;&lt;/contributors&gt;&lt;titles&gt;&lt;title&gt;Infection fatality risk for SARS-CoV-2 in community dwelling population of Spain: nationwide seroepidemiological study&lt;/title&gt;&lt;secondary-title&gt;BMJ&lt;/secondary-title&gt;&lt;/titles&gt;&lt;periodical&gt;&lt;full-title&gt;Bmj&lt;/full-title&gt;&lt;/periodical&gt;&lt;pages&gt;m4509&lt;/pages&gt;&lt;volume&gt;371&lt;/volume&gt;&lt;dates&gt;&lt;year&gt;2020&lt;/year&gt;&lt;/dates&gt;&lt;urls&gt;&lt;/urls&gt;&lt;electronic-resource-num&gt;10.1136/bmj.m4509&lt;/electronic-resource-num&gt;&lt;/record&gt;&lt;/Cite&gt;&lt;/EndNote&gt;</w:instrText>
      </w:r>
      <w:r w:rsidR="004B67BB">
        <w:fldChar w:fldCharType="separate"/>
      </w:r>
      <w:r w:rsidR="004B67BB" w:rsidRPr="004B67BB">
        <w:rPr>
          <w:noProof/>
          <w:vertAlign w:val="superscript"/>
        </w:rPr>
        <w:t>6</w:t>
      </w:r>
      <w:r w:rsidR="004B67BB">
        <w:fldChar w:fldCharType="end"/>
      </w:r>
      <w:r w:rsidR="003C5366">
        <w:t xml:space="preserve">. </w:t>
      </w:r>
      <w:r w:rsidR="0051773A">
        <w:t>In many Western countries, w</w:t>
      </w:r>
      <w:r w:rsidR="00A92E37">
        <w:t>hile the absolute number of cases in over-60s is increasing, the pr</w:t>
      </w:r>
      <w:r w:rsidR="009E42E1">
        <w:t>oportion of cases in over-60s is decreasing</w:t>
      </w:r>
      <w:r w:rsidR="00CA7F2C">
        <w:fldChar w:fldCharType="begin"/>
      </w:r>
      <w:r w:rsidR="004B67BB">
        <w:instrText xml:space="preserve"> ADDIN EN.CITE &lt;EndNote&gt;&lt;Cite&gt;&lt;Author&gt;Venkatesan&lt;/Author&gt;&lt;Year&gt;2020&lt;/Year&gt;&lt;RecNum&gt;1132&lt;/RecNum&gt;&lt;DisplayText&gt;&lt;style face="superscript"&gt;5&lt;/style&gt;&lt;/DisplayText&gt;&lt;record&gt;&lt;rec-number&gt;1132&lt;/rec-number&gt;&lt;foreign-keys&gt;&lt;key app="EN" db-id="pw5dpzf5dsxf0levvxw5x09av22ads5fd0v9" timestamp="1603301230"&gt;1132&lt;/key&gt;&lt;/foreign-keys&gt;&lt;ref-type name="Journal Article"&gt;17&lt;/ref-type&gt;&lt;contributors&gt;&lt;authors&gt;&lt;author&gt;Venkatesan, P.&lt;/author&gt;&lt;/authors&gt;&lt;/contributors&gt;&lt;titles&gt;&lt;title&gt;The changing demographics of COVID-19&lt;/title&gt;&lt;secondary-title&gt;Lancet Respir Med&lt;/secondary-title&gt;&lt;/titles&gt;&lt;periodical&gt;&lt;full-title&gt;Lancet Respir Med&lt;/full-title&gt;&lt;/periodical&gt;&lt;dates&gt;&lt;year&gt;2020&lt;/year&gt;&lt;pub-dates&gt;&lt;date&gt;Oct 6&lt;/date&gt;&lt;/pub-dates&gt;&lt;/dates&gt;&lt;isbn&gt;2213-2619 (Electronic)&amp;#xD;2213-2600 (Linking)&lt;/isbn&gt;&lt;accession-num&gt;33035468&lt;/accession-num&gt;&lt;urls&gt;&lt;related-urls&gt;&lt;url&gt;https://www.ncbi.nlm.nih.gov/pubmed/33035468&lt;/url&gt;&lt;/related-urls&gt;&lt;/urls&gt;&lt;custom2&gt;PMC7538108&lt;/custom2&gt;&lt;electronic-resource-num&gt;10.1016/S2213-2600(20)30461-6&lt;/electronic-resource-num&gt;&lt;/record&gt;&lt;/Cite&gt;&lt;/EndNote&gt;</w:instrText>
      </w:r>
      <w:r w:rsidR="00CA7F2C">
        <w:fldChar w:fldCharType="separate"/>
      </w:r>
      <w:r w:rsidR="004B67BB" w:rsidRPr="004B67BB">
        <w:rPr>
          <w:noProof/>
          <w:vertAlign w:val="superscript"/>
        </w:rPr>
        <w:t>5</w:t>
      </w:r>
      <w:r w:rsidR="00CA7F2C">
        <w:fldChar w:fldCharType="end"/>
      </w:r>
      <w:r w:rsidR="009E42E1">
        <w:t xml:space="preserve">. </w:t>
      </w:r>
      <w:r w:rsidR="007E2D72">
        <w:t xml:space="preserve">This suggests that public health measures to curb the spread </w:t>
      </w:r>
      <w:r w:rsidR="002C2479">
        <w:t xml:space="preserve">of </w:t>
      </w:r>
      <w:r w:rsidR="005A4536">
        <w:t>SARS-CoV</w:t>
      </w:r>
      <w:r w:rsidR="00FE5EFC">
        <w:t>-</w:t>
      </w:r>
      <w:r w:rsidR="005A4536">
        <w:t>2</w:t>
      </w:r>
      <w:r w:rsidR="007E2D72">
        <w:t xml:space="preserve"> have been successful in </w:t>
      </w:r>
      <w:r w:rsidR="006538EA">
        <w:t xml:space="preserve">reducing </w:t>
      </w:r>
      <w:r w:rsidR="00343780">
        <w:t xml:space="preserve">the relative burden of </w:t>
      </w:r>
      <w:r w:rsidR="006538EA">
        <w:t xml:space="preserve">disease in elderly individuals, who </w:t>
      </w:r>
      <w:r w:rsidR="00260166">
        <w:t>are</w:t>
      </w:r>
      <w:r w:rsidR="00CA7F2C">
        <w:t xml:space="preserve"> the</w:t>
      </w:r>
      <w:r w:rsidR="00260166">
        <w:t xml:space="preserve"> most vulnerable</w:t>
      </w:r>
      <w:r w:rsidR="0063275D">
        <w:t xml:space="preserve"> demographic group</w:t>
      </w:r>
      <w:r w:rsidR="006538EA">
        <w:t>.</w:t>
      </w:r>
    </w:p>
    <w:p w14:paraId="3CA7C9D3" w14:textId="40C1DEF5" w:rsidR="006538EA" w:rsidRDefault="006538EA">
      <w:r>
        <w:t>The second reason</w:t>
      </w:r>
      <w:r w:rsidR="00260166">
        <w:t xml:space="preserve"> </w:t>
      </w:r>
      <w:r>
        <w:t xml:space="preserve">is improved </w:t>
      </w:r>
      <w:r w:rsidR="00260166">
        <w:t>treatment</w:t>
      </w:r>
      <w:r>
        <w:t xml:space="preserve">. This </w:t>
      </w:r>
      <w:r w:rsidR="00D52674">
        <w:t>includes</w:t>
      </w:r>
      <w:r>
        <w:t xml:space="preserve"> </w:t>
      </w:r>
      <w:r w:rsidR="00260166">
        <w:t xml:space="preserve">pharmacological </w:t>
      </w:r>
      <w:r w:rsidR="00E67164">
        <w:t>agents</w:t>
      </w:r>
      <w:r w:rsidR="00E30110">
        <w:t xml:space="preserve"> </w:t>
      </w:r>
      <w:r>
        <w:t xml:space="preserve">such as </w:t>
      </w:r>
      <w:r w:rsidR="00E30110">
        <w:t>systemic corticosteroids</w:t>
      </w:r>
      <w:r w:rsidR="00260166">
        <w:t>, which</w:t>
      </w:r>
      <w:r w:rsidR="00D52674">
        <w:t xml:space="preserve"> have recently been shown to </w:t>
      </w:r>
      <w:r w:rsidR="00260166">
        <w:t>improve outcomes in</w:t>
      </w:r>
      <w:r w:rsidR="00D52674">
        <w:t xml:space="preserve"> Covid-19</w:t>
      </w:r>
      <w:r w:rsidR="00260166">
        <w:t xml:space="preserve"> patients</w:t>
      </w:r>
      <w:r w:rsidR="00260089">
        <w:fldChar w:fldCharType="begin"/>
      </w:r>
      <w:r w:rsidR="0030322D">
        <w:instrText xml:space="preserve"> ADDIN EN.CITE &lt;EndNote&gt;&lt;Cite&gt;&lt;Author&gt;The WHO Rapid Evidence Appraisal for Covid-Therapies Working Group&lt;/Author&gt;&lt;Year&gt;2020&lt;/Year&gt;&lt;RecNum&gt;945&lt;/RecNum&gt;&lt;DisplayText&gt;&lt;style face="superscript"&gt;7&lt;/style&gt;&lt;/DisplayText&gt;&lt;record&gt;&lt;rec-number&gt;945&lt;/rec-number&gt;&lt;foreign-keys&gt;&lt;key app="EN" db-id="5wpvxsf59wvrd4evtp55ssfwt555w0f0efxp" timestamp="1602584736"&gt;945&lt;/key&gt;&lt;/foreign-keys&gt;&lt;ref-type name="Journal Article"&gt;17&lt;/ref-type&gt;&lt;contributors&gt;&lt;authors&gt;&lt;author&gt;The WHO Rapid Evidence Appraisal for Covid-Therapies Working Group,&lt;/author&gt;&lt;/authors&gt;&lt;/contributors&gt;&lt;titles&gt;&lt;title&gt;Association Between Administration of Systemic Corticosteroids and Mortality Among Critically Ill Patients With COVID-19: A Meta-analysis&lt;/title&gt;&lt;secondary-title&gt;JAMA&lt;/secondary-title&gt;&lt;/titles&gt;&lt;periodical&gt;&lt;full-title&gt;Jama&lt;/full-title&gt;&lt;/periodical&gt;&lt;pages&gt;1330-1341&lt;/pages&gt;&lt;volume&gt;324&lt;/volume&gt;&lt;number&gt;13&lt;/number&gt;&lt;dates&gt;&lt;year&gt;2020&lt;/year&gt;&lt;/dates&gt;&lt;isbn&gt;0098-7484&lt;/isbn&gt;&lt;urls&gt;&lt;related-urls&gt;&lt;url&gt;https://doi.org/10.1001/jama.2020.17023&lt;/url&gt;&lt;/related-urls&gt;&lt;/urls&gt;&lt;electronic-resource-num&gt;10.1001/jama.2020.17023&lt;/electronic-resource-num&gt;&lt;access-date&gt;10/12/2020&lt;/access-date&gt;&lt;/record&gt;&lt;/Cite&gt;&lt;/EndNote&gt;</w:instrText>
      </w:r>
      <w:r w:rsidR="00260089">
        <w:fldChar w:fldCharType="separate"/>
      </w:r>
      <w:r w:rsidR="004B67BB" w:rsidRPr="004B67BB">
        <w:rPr>
          <w:noProof/>
          <w:vertAlign w:val="superscript"/>
        </w:rPr>
        <w:t>7</w:t>
      </w:r>
      <w:r w:rsidR="00260089">
        <w:fldChar w:fldCharType="end"/>
      </w:r>
      <w:r w:rsidR="00260166">
        <w:t>. Further,</w:t>
      </w:r>
      <w:r>
        <w:t xml:space="preserve"> clinical management of cases</w:t>
      </w:r>
      <w:r w:rsidR="00260166">
        <w:t xml:space="preserve"> is likely also improving,</w:t>
      </w:r>
      <w:r>
        <w:t xml:space="preserve"> </w:t>
      </w:r>
      <w:r w:rsidR="003C5366">
        <w:t xml:space="preserve">through accumulated experience </w:t>
      </w:r>
      <w:r w:rsidR="00260166">
        <w:t>of the disease</w:t>
      </w:r>
      <w:r>
        <w:t>.</w:t>
      </w:r>
    </w:p>
    <w:p w14:paraId="3D52C6B0" w14:textId="616E0D53" w:rsidR="00C81978" w:rsidRDefault="00E27CC8">
      <w:r>
        <w:t xml:space="preserve">A </w:t>
      </w:r>
      <w:r w:rsidR="006538EA">
        <w:t xml:space="preserve">third reason </w:t>
      </w:r>
      <w:r w:rsidR="00F43142">
        <w:t xml:space="preserve">may relate to </w:t>
      </w:r>
      <w:r w:rsidR="0045286F">
        <w:t>the number of infectious viral particles to which a case is exposed at the point of their infection</w:t>
      </w:r>
      <w:r w:rsidR="009C048F">
        <w:t xml:space="preserve"> (the “inoculum”)</w:t>
      </w:r>
      <w:r w:rsidR="006538EA">
        <w:t xml:space="preserve">. While </w:t>
      </w:r>
      <w:r w:rsidR="00B413C9">
        <w:t>SARS-CoV</w:t>
      </w:r>
      <w:r>
        <w:t>-</w:t>
      </w:r>
      <w:r w:rsidR="00B413C9">
        <w:t xml:space="preserve">2 human challenge </w:t>
      </w:r>
      <w:r w:rsidR="00343780">
        <w:t>trials</w:t>
      </w:r>
      <w:r w:rsidR="00B413C9">
        <w:t xml:space="preserve"> to </w:t>
      </w:r>
      <w:r w:rsidR="007458B5">
        <w:t xml:space="preserve">investigate </w:t>
      </w:r>
      <w:r w:rsidR="00B413C9">
        <w:t>this</w:t>
      </w:r>
      <w:r w:rsidR="00343780">
        <w:t xml:space="preserve"> are in early stages of development</w:t>
      </w:r>
      <w:r w:rsidR="00B413C9">
        <w:t xml:space="preserve">, </w:t>
      </w:r>
      <w:r w:rsidR="007458B5">
        <w:t xml:space="preserve">studies of </w:t>
      </w:r>
      <w:r w:rsidR="00B413C9">
        <w:t xml:space="preserve">influenza A virus </w:t>
      </w:r>
      <w:r w:rsidR="0063275D">
        <w:t xml:space="preserve">in humans </w:t>
      </w:r>
      <w:r w:rsidR="002C2479">
        <w:t xml:space="preserve">have demonstrated </w:t>
      </w:r>
      <w:r w:rsidR="003C5366">
        <w:t xml:space="preserve">that </w:t>
      </w:r>
      <w:r w:rsidR="00DA0859">
        <w:t xml:space="preserve">initial </w:t>
      </w:r>
      <w:r w:rsidR="00DA0859" w:rsidRPr="00DA0859">
        <w:t>exposure to</w:t>
      </w:r>
      <w:r w:rsidR="000E6396">
        <w:t xml:space="preserve"> a</w:t>
      </w:r>
      <w:r w:rsidR="00DA0859" w:rsidRPr="00DA0859">
        <w:t xml:space="preserve"> </w:t>
      </w:r>
      <w:r w:rsidR="00DA0859">
        <w:t xml:space="preserve">lower </w:t>
      </w:r>
      <w:r w:rsidR="0045286F">
        <w:t>inoculum</w:t>
      </w:r>
      <w:r w:rsidR="00820C28" w:rsidRPr="00DA0859">
        <w:t xml:space="preserve"> </w:t>
      </w:r>
      <w:r w:rsidR="00DA0859" w:rsidRPr="00DA0859">
        <w:t xml:space="preserve">results in </w:t>
      </w:r>
      <w:r w:rsidR="00B413C9">
        <w:t>fewer and shorter symptoms as well as lower likelihood of viral shedding</w:t>
      </w:r>
      <w:r w:rsidR="001E0594">
        <w:fldChar w:fldCharType="begin">
          <w:fldData xml:space="preserve">PEVuZE5vdGU+PENpdGU+PEF1dGhvcj5IYW48L0F1dGhvcj48WWVhcj4yMDE5PC9ZZWFyPjxSZWNO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</w:fldData>
        </w:fldChar>
      </w:r>
      <w:r w:rsidR="00C81978">
        <w:instrText xml:space="preserve"> ADDIN EN.CITE </w:instrText>
      </w:r>
      <w:r w:rsidR="00C81978">
        <w:fldChar w:fldCharType="begin">
          <w:fldData xml:space="preserve">PEVuZE5vdGU+PENpdGU+PEF1dGhvcj5IYW48L0F1dGhvcj48WWVhcj4yMDE5PC9ZZWFyPjxSZWNO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</w:fldData>
        </w:fldChar>
      </w:r>
      <w:r w:rsidR="00C81978">
        <w:instrText xml:space="preserve"> ADDIN EN.CITE.DATA </w:instrText>
      </w:r>
      <w:r w:rsidR="00C81978">
        <w:fldChar w:fldCharType="end"/>
      </w:r>
      <w:r w:rsidR="001E0594">
        <w:fldChar w:fldCharType="separate"/>
      </w:r>
      <w:r w:rsidR="00C81978" w:rsidRPr="00C81978">
        <w:rPr>
          <w:noProof/>
          <w:vertAlign w:val="superscript"/>
        </w:rPr>
        <w:t>8 9</w:t>
      </w:r>
      <w:r w:rsidR="001E0594">
        <w:fldChar w:fldCharType="end"/>
      </w:r>
      <w:r w:rsidR="006538EA">
        <w:t>.</w:t>
      </w:r>
      <w:r w:rsidR="00DA0859">
        <w:t xml:space="preserve"> This </w:t>
      </w:r>
      <w:r w:rsidR="00B413C9">
        <w:t xml:space="preserve">parallels animal </w:t>
      </w:r>
      <w:r w:rsidR="00451D2B">
        <w:t xml:space="preserve">experiments </w:t>
      </w:r>
      <w:r w:rsidR="00DA0859">
        <w:t xml:space="preserve">for </w:t>
      </w:r>
      <w:r w:rsidR="00B413C9">
        <w:t xml:space="preserve">influenza and for </w:t>
      </w:r>
      <w:r w:rsidR="00DA0859">
        <w:t xml:space="preserve">other </w:t>
      </w:r>
      <w:r w:rsidR="00B413C9">
        <w:t>viral</w:t>
      </w:r>
      <w:r w:rsidR="00DA0859">
        <w:t xml:space="preserve"> diseases</w:t>
      </w:r>
      <w:r w:rsidR="00471010">
        <w:fldChar w:fldCharType="begin">
          <w:fldData xml:space="preserve">PEVuZE5vdGU+PENpdGU+PEF1dGhvcj5NYXJvaXM8L0F1dGhvcj48WWVhcj4yMDEyPC9ZZWFyPjxS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==
</w:fldData>
        </w:fldChar>
      </w:r>
      <w:r w:rsidR="00C81978">
        <w:instrText xml:space="preserve"> ADDIN EN.CITE </w:instrText>
      </w:r>
      <w:r w:rsidR="00C81978">
        <w:fldChar w:fldCharType="begin">
          <w:fldData xml:space="preserve">PEVuZE5vdGU+PENpdGU+PEF1dGhvcj5NYXJvaXM8L0F1dGhvcj48WWVhcj4yMDEyPC9ZZWFyPjxS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==
</w:fldData>
        </w:fldChar>
      </w:r>
      <w:r w:rsidR="00C81978">
        <w:instrText xml:space="preserve"> ADDIN EN.CITE.DATA </w:instrText>
      </w:r>
      <w:r w:rsidR="00C81978">
        <w:fldChar w:fldCharType="end"/>
      </w:r>
      <w:r w:rsidR="00471010">
        <w:fldChar w:fldCharType="separate"/>
      </w:r>
      <w:r w:rsidR="00C81978" w:rsidRPr="00C81978">
        <w:rPr>
          <w:noProof/>
          <w:vertAlign w:val="superscript"/>
        </w:rPr>
        <w:t>10</w:t>
      </w:r>
      <w:r w:rsidR="00471010">
        <w:fldChar w:fldCharType="end"/>
      </w:r>
      <w:r w:rsidR="00DA0859">
        <w:t xml:space="preserve">, and more recently </w:t>
      </w:r>
      <w:r w:rsidR="00D111EC">
        <w:t xml:space="preserve">for SARS-CoV-2 </w:t>
      </w:r>
      <w:r w:rsidR="00DA0859">
        <w:t>in Syrian hamsters</w:t>
      </w:r>
      <w:r w:rsidR="00471010">
        <w:fldChar w:fldCharType="begin">
          <w:fldData xml:space="preserve">PEVuZE5vdGU+PENpdGU+PEF1dGhvcj5JbWFpPC9BdXRob3I+PFllYXI+MjAyMDwvWWVhcj48UmVj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</w:fldData>
        </w:fldChar>
      </w:r>
      <w:r w:rsidR="00C81978">
        <w:instrText xml:space="preserve"> ADDIN EN.CITE </w:instrText>
      </w:r>
      <w:r w:rsidR="00C81978">
        <w:fldChar w:fldCharType="begin">
          <w:fldData xml:space="preserve">PEVuZE5vdGU+PENpdGU+PEF1dGhvcj5JbWFpPC9BdXRob3I+PFllYXI+MjAyMDwvWWVhcj48UmVj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</w:fldData>
        </w:fldChar>
      </w:r>
      <w:r w:rsidR="00C81978">
        <w:instrText xml:space="preserve"> ADDIN EN.CITE.DATA </w:instrText>
      </w:r>
      <w:r w:rsidR="00C81978">
        <w:fldChar w:fldCharType="end"/>
      </w:r>
      <w:r w:rsidR="00471010">
        <w:fldChar w:fldCharType="separate"/>
      </w:r>
      <w:r w:rsidR="00C81978" w:rsidRPr="00C81978">
        <w:rPr>
          <w:noProof/>
          <w:vertAlign w:val="superscript"/>
        </w:rPr>
        <w:t>11</w:t>
      </w:r>
      <w:r w:rsidR="00471010">
        <w:fldChar w:fldCharType="end"/>
      </w:r>
      <w:r w:rsidR="00D111EC">
        <w:t xml:space="preserve"> and ferrets</w:t>
      </w:r>
      <w:r w:rsidR="00471010">
        <w:fldChar w:fldCharType="begin">
          <w:fldData xml:space="preserve">PEVuZE5vdGU+PENpdGU+PEF1dGhvcj5SeWFuPC9BdXRob3I+PFllYXI+MjAyMDwvWWVhcj48UmVj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</w:fldData>
        </w:fldChar>
      </w:r>
      <w:r w:rsidR="00C81978">
        <w:instrText xml:space="preserve"> ADDIN EN.CITE </w:instrText>
      </w:r>
      <w:r w:rsidR="00C81978">
        <w:fldChar w:fldCharType="begin">
          <w:fldData xml:space="preserve">PEVuZE5vdGU+PENpdGU+PEF1dGhvcj5SeWFuPC9BdXRob3I+PFllYXI+MjAyMDwvWWVhcj48UmVj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</w:fldData>
        </w:fldChar>
      </w:r>
      <w:r w:rsidR="00C81978">
        <w:instrText xml:space="preserve"> ADDIN EN.CITE.DATA </w:instrText>
      </w:r>
      <w:r w:rsidR="00C81978">
        <w:fldChar w:fldCharType="end"/>
      </w:r>
      <w:r w:rsidR="00471010">
        <w:fldChar w:fldCharType="separate"/>
      </w:r>
      <w:r w:rsidR="00C81978" w:rsidRPr="00C81978">
        <w:rPr>
          <w:noProof/>
          <w:vertAlign w:val="superscript"/>
        </w:rPr>
        <w:t>12</w:t>
      </w:r>
      <w:r w:rsidR="00471010">
        <w:fldChar w:fldCharType="end"/>
      </w:r>
      <w:r w:rsidR="00B413C9">
        <w:t xml:space="preserve">, in which </w:t>
      </w:r>
      <w:r w:rsidR="0045286F">
        <w:t xml:space="preserve">inoculum size </w:t>
      </w:r>
      <w:r w:rsidR="00B413C9">
        <w:t xml:space="preserve">correlated with </w:t>
      </w:r>
      <w:r w:rsidR="00685948">
        <w:t>severity of ensuing disease</w:t>
      </w:r>
      <w:r w:rsidR="00DA0859">
        <w:t>.</w:t>
      </w:r>
      <w:r w:rsidR="00C81978">
        <w:t xml:space="preserve"> Viral load in patients with Covid-19 has been shown to be greater in those with more severe illness</w:t>
      </w:r>
      <w:r w:rsidR="00C81978">
        <w:fldChar w:fldCharType="begin"/>
      </w:r>
      <w:r w:rsidR="00C81978">
        <w:instrText xml:space="preserve"> ADDIN EN.CITE &lt;EndNote&gt;&lt;Cite&gt;&lt;Author&gt;Liu&lt;/Author&gt;&lt;Year&gt;2020&lt;/Year&gt;&lt;RecNum&gt;960&lt;/RecNum&gt;&lt;DisplayText&gt;&lt;style face="superscript"&gt;13&lt;/style&gt;&lt;/DisplayText&gt;&lt;record&gt;&lt;rec-number&gt;960&lt;/rec-number&gt;&lt;foreign-keys&gt;&lt;key app="EN" db-id="5wpvxsf59wvrd4evtp55ssfwt555w0f0efxp" timestamp="1606917436"&gt;960&lt;/key&gt;&lt;/foreign-keys&gt;&lt;ref-type name="Journal Article"&gt;17&lt;/ref-type&gt;&lt;contributors&gt;&lt;authors&gt;&lt;author&gt;Liu, Yang&lt;/author&gt;&lt;author&gt;Yan, Li-Meng&lt;/author&gt;&lt;author&gt;Wan, Lagen&lt;/author&gt;&lt;author&gt;Xiang, Tian-Xin&lt;/author&gt;&lt;author&gt;Le, Aiping&lt;/author&gt;&lt;author&gt;Liu, Jia-Ming&lt;/author&gt;&lt;author&gt;Peiris, Malik&lt;/author&gt;&lt;author&gt;Poon, Leo LM&lt;/author&gt;&lt;author&gt;Zhang, Wei&lt;/author&gt;&lt;/authors&gt;&lt;/contributors&gt;&lt;titles&gt;&lt;title&gt;Viral dynamics in mild and severe cases of COVID-19&lt;/title&gt;&lt;secondary-title&gt;The Lancet Inference Diseases&lt;/secondary-title&gt;&lt;/titles&gt;&lt;periodical&gt;&lt;full-title&gt;The Lancet Inference Diseases&lt;/full-title&gt;&lt;/periodical&gt;&lt;pages&gt;656-657&lt;/pages&gt;&lt;volume&gt;20&lt;/volume&gt;&lt;number&gt;6&lt;/number&gt;&lt;dates&gt;&lt;year&gt;2020&lt;/year&gt;&lt;/dates&gt;&lt;isbn&gt;1473-3099&lt;/isbn&gt;&lt;urls&gt;&lt;/urls&gt;&lt;electronic-resource-num&gt;10.1016/S1473-3099(20)30232-2&lt;/electronic-resource-num&gt;&lt;/record&gt;&lt;/Cite&gt;&lt;/EndNote&gt;</w:instrText>
      </w:r>
      <w:r w:rsidR="00C81978">
        <w:fldChar w:fldCharType="separate"/>
      </w:r>
      <w:r w:rsidR="00C81978" w:rsidRPr="00C81978">
        <w:rPr>
          <w:noProof/>
          <w:vertAlign w:val="superscript"/>
        </w:rPr>
        <w:t>13</w:t>
      </w:r>
      <w:r w:rsidR="00C81978">
        <w:fldChar w:fldCharType="end"/>
      </w:r>
      <w:r w:rsidR="00C81978">
        <w:t>.</w:t>
      </w:r>
    </w:p>
    <w:p w14:paraId="79869BDB" w14:textId="4D5E7E5F" w:rsidR="006538EA" w:rsidRDefault="00DA0859">
      <w:r>
        <w:t>In humans, randomized trials of pat</w:t>
      </w:r>
      <w:r w:rsidR="00AB7898">
        <w:t>i</w:t>
      </w:r>
      <w:r>
        <w:t xml:space="preserve">ents with </w:t>
      </w:r>
      <w:r w:rsidRPr="00DA0859">
        <w:t>viral upper respiratory tract infection</w:t>
      </w:r>
      <w:r w:rsidR="00D111EC">
        <w:t>s</w:t>
      </w:r>
      <w:r>
        <w:t xml:space="preserve"> have shown reductions in </w:t>
      </w:r>
      <w:r w:rsidRPr="00DA0859">
        <w:t xml:space="preserve">viral droplet emissions </w:t>
      </w:r>
      <w:r w:rsidR="00AB7898">
        <w:t>f</w:t>
      </w:r>
      <w:r w:rsidR="00F43142">
        <w:t>rom</w:t>
      </w:r>
      <w:r w:rsidRPr="00DA0859">
        <w:t xml:space="preserve"> mask wear</w:t>
      </w:r>
      <w:r w:rsidR="003F4A70">
        <w:t>ing</w:t>
      </w:r>
      <w:r w:rsidR="00471010">
        <w:fldChar w:fldCharType="begin">
          <w:fldData xml:space="preserve">PEVuZE5vdGU+PENpdGU+PEF1dGhvcj5MZXVuZzwvQXV0aG9yPjxZZWFyPjIwMjA8L1llYXI+PFJl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</w:fldData>
        </w:fldChar>
      </w:r>
      <w:r w:rsidR="00C81978">
        <w:instrText xml:space="preserve"> ADDIN EN.CITE </w:instrText>
      </w:r>
      <w:r w:rsidR="00C81978">
        <w:fldChar w:fldCharType="begin">
          <w:fldData xml:space="preserve">PEVuZE5vdGU+PENpdGU+PEF1dGhvcj5MZXVuZzwvQXV0aG9yPjxZZWFyPjIwMjA8L1llYXI+PFJl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</w:fldData>
        </w:fldChar>
      </w:r>
      <w:r w:rsidR="00C81978">
        <w:instrText xml:space="preserve"> ADDIN EN.CITE.DATA </w:instrText>
      </w:r>
      <w:r w:rsidR="00C81978">
        <w:fldChar w:fldCharType="end"/>
      </w:r>
      <w:r w:rsidR="00471010">
        <w:fldChar w:fldCharType="separate"/>
      </w:r>
      <w:r w:rsidR="00C81978" w:rsidRPr="00C81978">
        <w:rPr>
          <w:noProof/>
          <w:vertAlign w:val="superscript"/>
        </w:rPr>
        <w:t>14</w:t>
      </w:r>
      <w:r w:rsidR="00471010">
        <w:fldChar w:fldCharType="end"/>
      </w:r>
      <w:r>
        <w:t xml:space="preserve">. </w:t>
      </w:r>
      <w:r w:rsidR="00F43142">
        <w:t>Furthermore, m</w:t>
      </w:r>
      <w:r w:rsidR="00AB7898">
        <w:t>ask</w:t>
      </w:r>
      <w:r>
        <w:t>s have been demonstrated to reduce inhalation of particles</w:t>
      </w:r>
      <w:r w:rsidR="00471010">
        <w:fldChar w:fldCharType="begin"/>
      </w:r>
      <w:r w:rsidR="00C81978">
        <w:instrText xml:space="preserve"> ADDIN EN.CITE &lt;EndNote&gt;&lt;Cite&gt;&lt;Author&gt;van der Sande&lt;/Author&gt;&lt;Year&gt;2008&lt;/Year&gt;&lt;RecNum&gt;953&lt;/RecNum&gt;&lt;DisplayText&gt;&lt;style face="superscript"&gt;15&lt;/style&gt;&lt;/DisplayText&gt;&lt;record&gt;&lt;rec-number&gt;953&lt;/rec-number&gt;&lt;foreign-keys&gt;&lt;key app="EN" db-id="5wpvxsf59wvrd4evtp55ssfwt555w0f0efxp" timestamp="1602584736"&gt;953&lt;/key&gt;&lt;/foreign-keys&gt;&lt;ref-type name="Journal Article"&gt;17&lt;/ref-type&gt;&lt;contributors&gt;&lt;authors&gt;&lt;author&gt;van der Sande, M.&lt;/author&gt;&lt;author&gt;Teunis, P.&lt;/author&gt;&lt;author&gt;Sabel, R.&lt;/author&gt;&lt;/authors&gt;&lt;/contributors&gt;&lt;auth-address&gt;Natl Inst Publ Hlth &amp;amp; Environm, RIVM, NL-3720 BA Bilthoven, Netherlands&amp;#xD;Emory Univ, Rollins Sch Publ Hlth, Hubert Dept Glob Hlth, Atlanta, GA USA&amp;#xD;Netherlands Org Appl Sci Res TNO, Rijswijk, Netherlands&lt;/auth-address&gt;&lt;titles&gt;&lt;title&gt;Professional and Home-Made Face Masks Reduce Exposure to Respiratory Infections among the General Population&lt;/title&gt;&lt;secondary-title&gt;PLoS One&lt;/secondary-title&gt;&lt;alt-title&gt;PLoS One&lt;/alt-title&gt;&lt;/titles&gt;&lt;periodical&gt;&lt;full-title&gt;PLOS ONE&lt;/full-title&gt;&lt;/periodical&gt;&lt;alt-periodical&gt;&lt;full-title&gt;PLOS ONE&lt;/full-title&gt;&lt;/alt-periodical&gt;&lt;volume&gt;3&lt;/volume&gt;&lt;number&gt;7&lt;/number&gt;&lt;dates&gt;&lt;year&gt;2008&lt;/year&gt;&lt;pub-dates&gt;&lt;date&gt;Jul 9&lt;/date&gt;&lt;/pub-dates&gt;&lt;/dates&gt;&lt;isbn&gt;1932-6203&lt;/isbn&gt;&lt;accession-num&gt;WOS:000264065800020&lt;/accession-num&gt;&lt;urls&gt;&lt;related-urls&gt;&lt;url&gt;&amp;lt;Go to ISI&amp;gt;://WOS:000264065800020&lt;/url&gt;&lt;/related-urls&gt;&lt;/urls&gt;&lt;language&gt;English&lt;/language&gt;&lt;/record&gt;&lt;/Cite&gt;&lt;/EndNote&gt;</w:instrText>
      </w:r>
      <w:r w:rsidR="00471010">
        <w:fldChar w:fldCharType="separate"/>
      </w:r>
      <w:r w:rsidR="00C81978" w:rsidRPr="00C81978">
        <w:rPr>
          <w:noProof/>
          <w:vertAlign w:val="superscript"/>
        </w:rPr>
        <w:t>15</w:t>
      </w:r>
      <w:r w:rsidR="00471010">
        <w:fldChar w:fldCharType="end"/>
      </w:r>
      <w:r>
        <w:t xml:space="preserve">. Several </w:t>
      </w:r>
      <w:r w:rsidR="00625BC1">
        <w:t xml:space="preserve">epidemiological </w:t>
      </w:r>
      <w:r>
        <w:t xml:space="preserve">studies </w:t>
      </w:r>
      <w:r w:rsidR="00387CCB">
        <w:t>have</w:t>
      </w:r>
      <w:r w:rsidR="00F43142">
        <w:t xml:space="preserve"> </w:t>
      </w:r>
      <w:r w:rsidR="00D111EC">
        <w:t>indicated</w:t>
      </w:r>
      <w:r w:rsidR="00387CCB">
        <w:t xml:space="preserve"> benefits of mask wearing</w:t>
      </w:r>
      <w:r w:rsidR="009C048F">
        <w:t xml:space="preserve"> and other </w:t>
      </w:r>
      <w:r w:rsidR="00685948">
        <w:t xml:space="preserve">social </w:t>
      </w:r>
      <w:r w:rsidR="009C048F">
        <w:t>distancing measures</w:t>
      </w:r>
      <w:r w:rsidR="00387CCB">
        <w:t xml:space="preserve"> in reducing the</w:t>
      </w:r>
      <w:r w:rsidR="009C048F">
        <w:t xml:space="preserve"> severity </w:t>
      </w:r>
      <w:r w:rsidR="00387CCB">
        <w:t>of Covid-19</w:t>
      </w:r>
      <w:r w:rsidR="00471010">
        <w:fldChar w:fldCharType="begin">
          <w:fldData xml:space="preserve">PEVuZE5vdGU+PENpdGU+PEF1dGhvcj5HcmVlbmhhbGdoPC9BdXRob3I+PFllYXI+MjAyMDwvWWVh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</w:fldData>
        </w:fldChar>
      </w:r>
      <w:r w:rsidR="00C81978">
        <w:instrText xml:space="preserve"> ADDIN EN.CITE </w:instrText>
      </w:r>
      <w:r w:rsidR="00C81978">
        <w:fldChar w:fldCharType="begin">
          <w:fldData xml:space="preserve">PEVuZE5vdGU+PENpdGU+PEF1dGhvcj5HcmVlbmhhbGdoPC9BdXRob3I+PFllYXI+MjAyMDwvWWVh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</w:fldData>
        </w:fldChar>
      </w:r>
      <w:r w:rsidR="00C81978">
        <w:instrText xml:space="preserve"> ADDIN EN.CITE.DATA </w:instrText>
      </w:r>
      <w:r w:rsidR="00C81978">
        <w:fldChar w:fldCharType="end"/>
      </w:r>
      <w:r w:rsidR="00471010">
        <w:fldChar w:fldCharType="separate"/>
      </w:r>
      <w:r w:rsidR="00C81978" w:rsidRPr="00C81978">
        <w:rPr>
          <w:noProof/>
          <w:vertAlign w:val="superscript"/>
        </w:rPr>
        <w:t>16 17</w:t>
      </w:r>
      <w:r w:rsidR="00471010">
        <w:fldChar w:fldCharType="end"/>
      </w:r>
      <w:r w:rsidR="00387CCB">
        <w:t xml:space="preserve">. </w:t>
      </w:r>
      <w:r w:rsidR="00625BC1">
        <w:t>Additionally, the use of masks has been shown</w:t>
      </w:r>
      <w:r w:rsidR="00D111EC">
        <w:t xml:space="preserve"> in a laboratory setting</w:t>
      </w:r>
      <w:r w:rsidR="00625BC1">
        <w:t xml:space="preserve"> to reduce </w:t>
      </w:r>
      <w:r w:rsidR="00DB7E62">
        <w:t xml:space="preserve">both </w:t>
      </w:r>
      <w:r w:rsidR="00625BC1">
        <w:t>disease transmission and severity</w:t>
      </w:r>
      <w:r w:rsidR="005E238A">
        <w:t xml:space="preserve"> of SARS-CoV-2</w:t>
      </w:r>
      <w:r w:rsidR="00625BC1">
        <w:t xml:space="preserve"> </w:t>
      </w:r>
      <w:r w:rsidR="00FE5EFC">
        <w:t xml:space="preserve">infection </w:t>
      </w:r>
      <w:r w:rsidR="00625BC1">
        <w:t>in hamsters</w:t>
      </w:r>
      <w:r w:rsidR="00471010">
        <w:fldChar w:fldCharType="begin">
          <w:fldData xml:space="preserve">PEVuZE5vdGU+PENpdGU+PEF1dGhvcj5DaGFuPC9BdXRob3I+PFllYXI+MjAyMDwvWWVhcj48UmVj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</w:fldData>
        </w:fldChar>
      </w:r>
      <w:r w:rsidR="00C81978">
        <w:instrText xml:space="preserve"> ADDIN EN.CITE </w:instrText>
      </w:r>
      <w:r w:rsidR="00C81978">
        <w:fldChar w:fldCharType="begin">
          <w:fldData xml:space="preserve">PEVuZE5vdGU+PENpdGU+PEF1dGhvcj5DaGFuPC9BdXRob3I+PFllYXI+MjAyMDwvWWVhcj48UmVj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</w:fldData>
        </w:fldChar>
      </w:r>
      <w:r w:rsidR="00C81978">
        <w:instrText xml:space="preserve"> ADDIN EN.CITE.DATA </w:instrText>
      </w:r>
      <w:r w:rsidR="00C81978">
        <w:fldChar w:fldCharType="end"/>
      </w:r>
      <w:r w:rsidR="00471010">
        <w:fldChar w:fldCharType="separate"/>
      </w:r>
      <w:r w:rsidR="00C81978" w:rsidRPr="00C81978">
        <w:rPr>
          <w:noProof/>
          <w:vertAlign w:val="superscript"/>
        </w:rPr>
        <w:t>18</w:t>
      </w:r>
      <w:r w:rsidR="00471010">
        <w:fldChar w:fldCharType="end"/>
      </w:r>
      <w:r w:rsidR="00625BC1">
        <w:t>.</w:t>
      </w:r>
      <w:r w:rsidR="005C2250">
        <w:t xml:space="preserve"> </w:t>
      </w:r>
      <w:bookmarkStart w:id="1" w:name="_Hlk57811686"/>
      <w:r w:rsidR="0030322D">
        <w:t xml:space="preserve">A case series in humans comparing three </w:t>
      </w:r>
      <w:r w:rsidR="008A5546">
        <w:t xml:space="preserve">transmission </w:t>
      </w:r>
      <w:r w:rsidR="0030322D">
        <w:t>clusters with different degrees of social distancing showed differences in outcome severity between the clusters</w:t>
      </w:r>
      <w:bookmarkEnd w:id="1"/>
      <w:r w:rsidR="00C81978">
        <w:fldChar w:fldCharType="begin"/>
      </w:r>
      <w:r w:rsidR="00C81978">
        <w:instrText xml:space="preserve"> ADDIN EN.CITE &lt;EndNote&gt;&lt;Cite&gt;&lt;Author&gt;Guallar&lt;/Author&gt;&lt;Year&gt;2020&lt;/Year&gt;&lt;RecNum&gt;961&lt;/RecNum&gt;&lt;DisplayText&gt;&lt;style face="superscript"&gt;19&lt;/style&gt;&lt;/DisplayText&gt;&lt;record&gt;&lt;rec-number&gt;961&lt;/rec-number&gt;&lt;foreign-keys&gt;&lt;key app="EN" db-id="5wpvxsf59wvrd4evtp55ssfwt555w0f0efxp" timestamp="1606917521"&gt;961&lt;/key&gt;&lt;/foreign-keys&gt;&lt;ref-type name="Journal Article"&gt;17&lt;/ref-type&gt;&lt;contributors&gt;&lt;authors&gt;&lt;author&gt;Guallar, María Pilar&lt;/author&gt;&lt;author&gt;Meiriño, Rosa&lt;/author&gt;&lt;author&gt;Donat-Vargas, Carolina&lt;/author&gt;&lt;author&gt;Corral, Octavio&lt;/author&gt;&lt;author&gt;Jouvé, Nicolás&lt;/author&gt;&lt;author&gt;Soriano, Vicente&lt;/author&gt;&lt;/authors&gt;&lt;/contributors&gt;&lt;titles&gt;&lt;title&gt;Inoculum at the time of SARS-CoV-2 exposure and risk of disease severity&lt;/title&gt;&lt;secondary-title&gt;International Journal of Infectious Diseases&lt;/secondary-title&gt;&lt;/titles&gt;&lt;periodical&gt;&lt;full-title&gt;International Journal of Infectious Diseases&lt;/full-title&gt;&lt;/periodical&gt;&lt;pages&gt;290-292&lt;/pages&gt;&lt;volume&gt;97&lt;/volume&gt;&lt;dates&gt;&lt;year&gt;2020&lt;/year&gt;&lt;/dates&gt;&lt;isbn&gt;1201-9712&lt;/isbn&gt;&lt;urls&gt;&lt;/urls&gt;&lt;/record&gt;&lt;/Cite&gt;&lt;/EndNote&gt;</w:instrText>
      </w:r>
      <w:r w:rsidR="00C81978">
        <w:fldChar w:fldCharType="separate"/>
      </w:r>
      <w:r w:rsidR="00C81978" w:rsidRPr="00C81978">
        <w:rPr>
          <w:noProof/>
          <w:vertAlign w:val="superscript"/>
        </w:rPr>
        <w:t>19</w:t>
      </w:r>
      <w:r w:rsidR="00C81978">
        <w:fldChar w:fldCharType="end"/>
      </w:r>
      <w:r w:rsidR="0030322D">
        <w:t xml:space="preserve">. </w:t>
      </w:r>
      <w:bookmarkStart w:id="2" w:name="_Hlk57811450"/>
      <w:r w:rsidR="00C861E7" w:rsidRPr="00C861E7">
        <w:t>Differences in social practices</w:t>
      </w:r>
      <w:r w:rsidR="008A5546">
        <w:t xml:space="preserve"> and living conditions</w:t>
      </w:r>
      <w:r w:rsidR="00C861E7" w:rsidRPr="00C861E7">
        <w:t xml:space="preserve"> that lead to variation in the inoculum may</w:t>
      </w:r>
      <w:r w:rsidR="00C861E7">
        <w:t xml:space="preserve"> partly</w:t>
      </w:r>
      <w:r w:rsidR="00C861E7" w:rsidRPr="00C861E7">
        <w:t xml:space="preserve"> explain </w:t>
      </w:r>
      <w:r w:rsidR="00C861E7">
        <w:t>discrepancies</w:t>
      </w:r>
      <w:r w:rsidR="00C861E7" w:rsidRPr="00C861E7">
        <w:t xml:space="preserve"> in case fatality rates between countries.</w:t>
      </w:r>
      <w:bookmarkEnd w:id="2"/>
    </w:p>
    <w:p w14:paraId="44284513" w14:textId="414CC426" w:rsidR="009553E6" w:rsidRPr="009553E6" w:rsidRDefault="009553E6">
      <w:pPr>
        <w:rPr>
          <w:i/>
          <w:iCs/>
        </w:rPr>
      </w:pPr>
      <w:r w:rsidRPr="009553E6">
        <w:rPr>
          <w:i/>
          <w:iCs/>
        </w:rPr>
        <w:t>Successful measures</w:t>
      </w:r>
    </w:p>
    <w:p w14:paraId="6D8A2041" w14:textId="07A01D8E" w:rsidR="000B1EAC" w:rsidRDefault="007458B5">
      <w:r>
        <w:t>The relation of</w:t>
      </w:r>
      <w:r w:rsidR="006538EA">
        <w:t xml:space="preserve"> </w:t>
      </w:r>
      <w:r w:rsidR="00665B42">
        <w:t xml:space="preserve">inoculum size </w:t>
      </w:r>
      <w:r w:rsidR="00457F4D">
        <w:t>to</w:t>
      </w:r>
      <w:r w:rsidR="006538EA">
        <w:t xml:space="preserve"> </w:t>
      </w:r>
      <w:r w:rsidR="00665B42">
        <w:t xml:space="preserve">infection severity </w:t>
      </w:r>
      <w:r w:rsidR="006538EA">
        <w:t xml:space="preserve">has clear </w:t>
      </w:r>
      <w:r w:rsidR="00F43142">
        <w:t>public health implications</w:t>
      </w:r>
      <w:r w:rsidR="00AE0D95">
        <w:t xml:space="preserve">. </w:t>
      </w:r>
      <w:r w:rsidR="009E42E1">
        <w:t xml:space="preserve">As </w:t>
      </w:r>
      <w:r w:rsidR="005C2250">
        <w:t xml:space="preserve">the </w:t>
      </w:r>
      <w:r w:rsidR="00C861E7">
        <w:t>n</w:t>
      </w:r>
      <w:r w:rsidR="005C2250">
        <w:t xml:space="preserve">orthern </w:t>
      </w:r>
      <w:r w:rsidR="00C861E7">
        <w:t>h</w:t>
      </w:r>
      <w:r w:rsidR="005C2250">
        <w:t xml:space="preserve">emisphere </w:t>
      </w:r>
      <w:r w:rsidR="009E42E1">
        <w:t xml:space="preserve">winter draws in and more time </w:t>
      </w:r>
      <w:r w:rsidR="0051773A">
        <w:t xml:space="preserve">is spent </w:t>
      </w:r>
      <w:r w:rsidR="009E42E1">
        <w:t>in confined spaces, i</w:t>
      </w:r>
      <w:r w:rsidR="00AE0D95">
        <w:t xml:space="preserve">t is important to emphasize that </w:t>
      </w:r>
      <w:r w:rsidR="00451D2B">
        <w:t xml:space="preserve">separation </w:t>
      </w:r>
      <w:r w:rsidR="00AE0D95">
        <w:t xml:space="preserve">measures such as mask wearing, ventilation, and </w:t>
      </w:r>
      <w:r>
        <w:t xml:space="preserve">social </w:t>
      </w:r>
      <w:r w:rsidR="00AE0D95">
        <w:t xml:space="preserve">distancing </w:t>
      </w:r>
      <w:r w:rsidR="00F43142">
        <w:t xml:space="preserve">may </w:t>
      </w:r>
      <w:r w:rsidR="00AE0D95">
        <w:t xml:space="preserve">not only reduce the spread of the virus, but also </w:t>
      </w:r>
      <w:r w:rsidR="0045286F">
        <w:t xml:space="preserve">disease </w:t>
      </w:r>
      <w:r w:rsidR="00AE0D95">
        <w:t>severity.</w:t>
      </w:r>
      <w:r w:rsidR="00BA262F">
        <w:t xml:space="preserve"> </w:t>
      </w:r>
      <w:r w:rsidR="00451D2B">
        <w:t xml:space="preserve">Even imperfect adherence to such measures is likely to be beneficial. </w:t>
      </w:r>
      <w:r w:rsidR="000B1EAC">
        <w:t>A question that remains open is the relative contribution of droplet versus aerosol transmission</w:t>
      </w:r>
      <w:r w:rsidR="000F035C">
        <w:fldChar w:fldCharType="begin">
          <w:fldData xml:space="preserve">PEVuZE5vdGU+PENpdGU+PEF1dGhvcj5XaWxzb248L0F1dGhvcj48WWVhcj4yMDIwPC9ZZWFyPjxS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==
</w:fldData>
        </w:fldChar>
      </w:r>
      <w:r w:rsidR="00C81978">
        <w:instrText xml:space="preserve"> ADDIN EN.CITE </w:instrText>
      </w:r>
      <w:r w:rsidR="00C81978">
        <w:fldChar w:fldCharType="begin">
          <w:fldData xml:space="preserve">PEVuZE5vdGU+PENpdGU+PEF1dGhvcj5XaWxzb248L0F1dGhvcj48WWVhcj4yMDIwPC9ZZWFyPjxS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==
</w:fldData>
        </w:fldChar>
      </w:r>
      <w:r w:rsidR="00C81978">
        <w:instrText xml:space="preserve"> ADDIN EN.CITE.DATA </w:instrText>
      </w:r>
      <w:r w:rsidR="00C81978">
        <w:fldChar w:fldCharType="end"/>
      </w:r>
      <w:r w:rsidR="000F035C">
        <w:fldChar w:fldCharType="separate"/>
      </w:r>
      <w:r w:rsidR="00C81978" w:rsidRPr="00C81978">
        <w:rPr>
          <w:noProof/>
          <w:vertAlign w:val="superscript"/>
        </w:rPr>
        <w:t>20</w:t>
      </w:r>
      <w:r w:rsidR="000F035C">
        <w:fldChar w:fldCharType="end"/>
      </w:r>
      <w:r w:rsidR="000B1EAC">
        <w:t xml:space="preserve">. Although measures such as screens and face-shields intercept droplets, they are </w:t>
      </w:r>
      <w:r w:rsidR="00E2258B">
        <w:t xml:space="preserve">less </w:t>
      </w:r>
      <w:r w:rsidR="000B1EAC">
        <w:t xml:space="preserve">likely to reduce aerosol transmission in poorly ventilated spaces. </w:t>
      </w:r>
      <w:r w:rsidR="00AE0D95">
        <w:t>While no approach is without risk, prioritizing those measures that are most effective</w:t>
      </w:r>
      <w:r w:rsidR="004544C0">
        <w:t xml:space="preserve"> in reducing </w:t>
      </w:r>
      <w:r w:rsidR="009C048F">
        <w:t xml:space="preserve">substantial </w:t>
      </w:r>
      <w:r w:rsidR="004544C0">
        <w:t xml:space="preserve">viral </w:t>
      </w:r>
      <w:r w:rsidR="00931064">
        <w:t>transmission</w:t>
      </w:r>
      <w:r w:rsidR="00DB7E62">
        <w:t xml:space="preserve"> events</w:t>
      </w:r>
      <w:r w:rsidR="00AE0D95">
        <w:t xml:space="preserve"> enables a balance between </w:t>
      </w:r>
      <w:r w:rsidR="004544C0">
        <w:t xml:space="preserve">managing the Covid-19 pandemic and </w:t>
      </w:r>
      <w:r w:rsidR="00AE0D95">
        <w:t xml:space="preserve">allowing </w:t>
      </w:r>
      <w:r w:rsidR="00F43142">
        <w:t>society to continue to function</w:t>
      </w:r>
      <w:r w:rsidR="004544C0">
        <w:t>.</w:t>
      </w:r>
    </w:p>
    <w:p w14:paraId="5EC4C507" w14:textId="78E43D78" w:rsidR="00F67195" w:rsidRDefault="004544C0">
      <w:r>
        <w:lastRenderedPageBreak/>
        <w:t xml:space="preserve">Although the increased number of cases is alarming, the </w:t>
      </w:r>
      <w:r w:rsidR="00F43142">
        <w:t xml:space="preserve">relatively lower </w:t>
      </w:r>
      <w:r>
        <w:t xml:space="preserve">fatality rate is a sign </w:t>
      </w:r>
      <w:r w:rsidR="00F43142">
        <w:t>that</w:t>
      </w:r>
      <w:r>
        <w:t xml:space="preserve"> </w:t>
      </w:r>
      <w:r w:rsidR="00DB7E62">
        <w:t xml:space="preserve">current </w:t>
      </w:r>
      <w:r>
        <w:t>public health measures</w:t>
      </w:r>
      <w:r w:rsidR="00F43142">
        <w:t xml:space="preserve"> have </w:t>
      </w:r>
      <w:r w:rsidR="007458B5">
        <w:t>had some success</w:t>
      </w:r>
      <w:r>
        <w:t xml:space="preserve"> </w:t>
      </w:r>
      <w:r w:rsidR="00DB7E62">
        <w:t>in</w:t>
      </w:r>
      <w:r w:rsidR="00462331">
        <w:t xml:space="preserve"> </w:t>
      </w:r>
      <w:r>
        <w:t>protect</w:t>
      </w:r>
      <w:r w:rsidR="00DB7E62">
        <w:t>ing</w:t>
      </w:r>
      <w:r>
        <w:t xml:space="preserve"> the </w:t>
      </w:r>
      <w:r w:rsidR="00F43142">
        <w:t xml:space="preserve">most </w:t>
      </w:r>
      <w:r>
        <w:t>vulnerable</w:t>
      </w:r>
      <w:r w:rsidR="00F43142">
        <w:t>, as well as potentially</w:t>
      </w:r>
      <w:r w:rsidR="00E14468">
        <w:t xml:space="preserve"> reduc</w:t>
      </w:r>
      <w:r w:rsidR="00DB7E62">
        <w:t>ing</w:t>
      </w:r>
      <w:r w:rsidR="00E14468">
        <w:t xml:space="preserve"> </w:t>
      </w:r>
      <w:r w:rsidR="00F43142">
        <w:t xml:space="preserve">disease </w:t>
      </w:r>
      <w:r w:rsidR="00462331">
        <w:t>severity</w:t>
      </w:r>
      <w:r w:rsidR="00F43142">
        <w:t xml:space="preserve"> in those that are infected</w:t>
      </w:r>
      <w:r w:rsidR="00E14468">
        <w:t>.</w:t>
      </w:r>
      <w:r w:rsidR="00D52674">
        <w:t xml:space="preserve"> </w:t>
      </w:r>
      <w:r w:rsidR="00451D2B">
        <w:t>Ensuring adherence to</w:t>
      </w:r>
      <w:r w:rsidR="00D52674">
        <w:t xml:space="preserve"> control measures that reduce </w:t>
      </w:r>
      <w:r w:rsidR="00F43142">
        <w:t xml:space="preserve">viral </w:t>
      </w:r>
      <w:r w:rsidR="00D52674">
        <w:t xml:space="preserve">exposure </w:t>
      </w:r>
      <w:r w:rsidR="00DA0859">
        <w:t xml:space="preserve">is critical to </w:t>
      </w:r>
      <w:r w:rsidR="00387CCB">
        <w:t>mi</w:t>
      </w:r>
      <w:r w:rsidR="00F43142">
        <w:t>nimi</w:t>
      </w:r>
      <w:r w:rsidR="00451D2B">
        <w:t>z</w:t>
      </w:r>
      <w:r w:rsidR="00F43142">
        <w:t>ing</w:t>
      </w:r>
      <w:r w:rsidR="00DA0859">
        <w:t xml:space="preserve"> the severity of the pandemic,</w:t>
      </w:r>
      <w:r w:rsidR="00C25492">
        <w:t xml:space="preserve"> particularly in the knowledge of</w:t>
      </w:r>
      <w:r w:rsidR="00DA0859">
        <w:t xml:space="preserve"> the </w:t>
      </w:r>
      <w:r w:rsidR="00F43142">
        <w:t xml:space="preserve">severe </w:t>
      </w:r>
      <w:r w:rsidR="00451D2B">
        <w:t xml:space="preserve">harm </w:t>
      </w:r>
      <w:r w:rsidR="00F43142">
        <w:t xml:space="preserve">that </w:t>
      </w:r>
      <w:r w:rsidR="00625BF3">
        <w:t>is</w:t>
      </w:r>
      <w:r w:rsidR="00F43142">
        <w:t xml:space="preserve"> caused by</w:t>
      </w:r>
      <w:r w:rsidR="00DA0859">
        <w:t xml:space="preserve"> </w:t>
      </w:r>
      <w:r w:rsidR="00C25492">
        <w:t xml:space="preserve">a </w:t>
      </w:r>
      <w:r w:rsidR="00875F5A">
        <w:t>hard</w:t>
      </w:r>
      <w:r w:rsidR="00DA0859">
        <w:t xml:space="preserve"> lockdown.</w:t>
      </w:r>
    </w:p>
    <w:p w14:paraId="7DBEEED8" w14:textId="77777777" w:rsidR="00471010" w:rsidRDefault="00471010">
      <w:pPr>
        <w:rPr>
          <w:b/>
        </w:rPr>
        <w:sectPr w:rsidR="00471010" w:rsidSect="005C2250">
          <w:pgSz w:w="11906" w:h="16838"/>
          <w:pgMar w:top="1304" w:right="1134" w:bottom="1304" w:left="1134" w:header="709" w:footer="709" w:gutter="0"/>
          <w:cols w:space="708"/>
          <w:docGrid w:linePitch="360"/>
        </w:sectPr>
      </w:pPr>
    </w:p>
    <w:p w14:paraId="734AAB5C" w14:textId="7FDA88CC" w:rsidR="00BA02CD" w:rsidRPr="00C21806" w:rsidRDefault="00471010">
      <w:pPr>
        <w:rPr>
          <w:b/>
        </w:rPr>
      </w:pPr>
      <w:r w:rsidRPr="00C21806">
        <w:rPr>
          <w:b/>
        </w:rPr>
        <w:lastRenderedPageBreak/>
        <w:t>References</w:t>
      </w:r>
    </w:p>
    <w:p w14:paraId="5CAB0D9B" w14:textId="77777777" w:rsidR="003F4A70" w:rsidRPr="003F4A70" w:rsidRDefault="00814623" w:rsidP="003F4A70">
      <w:pPr>
        <w:pStyle w:val="EndNoteBibliography"/>
        <w:spacing w:after="0"/>
        <w:ind w:left="720" w:hanging="720"/>
      </w:pPr>
      <w:r>
        <w:fldChar w:fldCharType="begin"/>
      </w:r>
      <w:r>
        <w:instrText xml:space="preserve"> ADDIN EN.REFLIST </w:instrText>
      </w:r>
      <w:r>
        <w:fldChar w:fldCharType="separate"/>
      </w:r>
      <w:r w:rsidR="003F4A70" w:rsidRPr="003F4A70">
        <w:t xml:space="preserve">1. Dennis JM, McGovern AP, Vollmer SJ, et al. Improving Survival of Critical Care Patients With Coronavirus Disease 2019 in England: A National Cohort Study, March to June 2020. </w:t>
      </w:r>
      <w:r w:rsidR="003F4A70" w:rsidRPr="003F4A70">
        <w:rPr>
          <w:i/>
        </w:rPr>
        <w:t>Critical Care Medicine</w:t>
      </w:r>
      <w:r w:rsidR="003F4A70" w:rsidRPr="003F4A70">
        <w:t xml:space="preserve"> 2020 doi: 10.1097/CCM.0000000000004747</w:t>
      </w:r>
    </w:p>
    <w:p w14:paraId="622EA465" w14:textId="5D6FC23E" w:rsidR="003F4A70" w:rsidRPr="003F4A70" w:rsidRDefault="003F4A70" w:rsidP="003F4A70">
      <w:pPr>
        <w:pStyle w:val="EndNoteBibliography"/>
        <w:spacing w:after="0"/>
        <w:ind w:left="720" w:hanging="720"/>
      </w:pPr>
      <w:r w:rsidRPr="003F4A70">
        <w:t xml:space="preserve">2. Centre for Evidence-Based Medicine. The Declining Case Fatality Ratio in England  [Available from: </w:t>
      </w:r>
      <w:hyperlink r:id="rId7" w:history="1">
        <w:r w:rsidRPr="003F4A70">
          <w:rPr>
            <w:rStyle w:val="Hyperlink"/>
          </w:rPr>
          <w:t>https://www.cebm.net/covid-19/the-declining-case-fatality-ratio-in-england/</w:t>
        </w:r>
      </w:hyperlink>
      <w:r w:rsidRPr="003F4A70">
        <w:t xml:space="preserve"> accessed 9 October 2020.</w:t>
      </w:r>
    </w:p>
    <w:p w14:paraId="0171EC11" w14:textId="77777777" w:rsidR="003F4A70" w:rsidRPr="003F4A70" w:rsidRDefault="003F4A70" w:rsidP="003F4A70">
      <w:pPr>
        <w:pStyle w:val="EndNoteBibliography"/>
        <w:spacing w:after="0"/>
        <w:ind w:left="720" w:hanging="720"/>
      </w:pPr>
      <w:r w:rsidRPr="003F4A70">
        <w:t xml:space="preserve">3. Pachetti M, Marini B, Giudici F, et al. Impact of lockdown on Covid-19 case fatality rate and viral mutations spread in 7 countries in Europe and North America. </w:t>
      </w:r>
      <w:r w:rsidRPr="003F4A70">
        <w:rPr>
          <w:i/>
        </w:rPr>
        <w:t>J Transl Med</w:t>
      </w:r>
      <w:r w:rsidRPr="003F4A70">
        <w:t xml:space="preserve"> 2020;18(1):338. doi: 10.1186/s12967-020-02501-x</w:t>
      </w:r>
    </w:p>
    <w:p w14:paraId="51FBDDB4" w14:textId="77777777" w:rsidR="003F4A70" w:rsidRPr="003F4A70" w:rsidRDefault="003F4A70" w:rsidP="003F4A70">
      <w:pPr>
        <w:pStyle w:val="EndNoteBibliography"/>
        <w:spacing w:after="0"/>
        <w:ind w:left="720" w:hanging="720"/>
      </w:pPr>
      <w:r w:rsidRPr="003F4A70">
        <w:t xml:space="preserve">4. Chibwana MG, Jere KC, Kamng'ona R, et al. High SARS-CoV-2 seroprevalence in Health Care Workers but relatively low numbers of deaths in urban Malawi. </w:t>
      </w:r>
      <w:r w:rsidRPr="003F4A70">
        <w:rPr>
          <w:i/>
        </w:rPr>
        <w:t>medRxiv</w:t>
      </w:r>
      <w:r w:rsidRPr="003F4A70">
        <w:t xml:space="preserve"> 2020 doi: 10.1101/2020.07.30.20164970</w:t>
      </w:r>
    </w:p>
    <w:p w14:paraId="1862FF28" w14:textId="77777777" w:rsidR="003F4A70" w:rsidRPr="003F4A70" w:rsidRDefault="003F4A70" w:rsidP="003F4A70">
      <w:pPr>
        <w:pStyle w:val="EndNoteBibliography"/>
        <w:spacing w:after="0"/>
        <w:ind w:left="720" w:hanging="720"/>
      </w:pPr>
      <w:r w:rsidRPr="003F4A70">
        <w:t xml:space="preserve">5. Venkatesan P. The changing demographics of COVID-19. </w:t>
      </w:r>
      <w:r w:rsidRPr="003F4A70">
        <w:rPr>
          <w:i/>
        </w:rPr>
        <w:t>Lancet Respir Med</w:t>
      </w:r>
      <w:r w:rsidRPr="003F4A70">
        <w:t xml:space="preserve"> 2020 doi: 10.1016/S2213-2600(20)30461-6</w:t>
      </w:r>
    </w:p>
    <w:p w14:paraId="521A23AE" w14:textId="77777777" w:rsidR="003F4A70" w:rsidRPr="003F4A70" w:rsidRDefault="003F4A70" w:rsidP="003F4A70">
      <w:pPr>
        <w:pStyle w:val="EndNoteBibliography"/>
        <w:spacing w:after="0"/>
        <w:ind w:left="720" w:hanging="720"/>
      </w:pPr>
      <w:r w:rsidRPr="003F4A70">
        <w:t xml:space="preserve">6. Pastor-Barriuso R, Pérez-Gómez B, Hernán MA, et al. Infection fatality risk for SARS-CoV-2 in community dwelling population of Spain: nationwide seroepidemiological study. </w:t>
      </w:r>
      <w:r w:rsidRPr="003F4A70">
        <w:rPr>
          <w:i/>
        </w:rPr>
        <w:t>BMJ</w:t>
      </w:r>
      <w:r w:rsidRPr="003F4A70">
        <w:t xml:space="preserve"> 2020;371:m4509. doi: 10.1136/bmj.m4509</w:t>
      </w:r>
    </w:p>
    <w:p w14:paraId="07F7AE38" w14:textId="77777777" w:rsidR="003F4A70" w:rsidRPr="003F4A70" w:rsidRDefault="003F4A70" w:rsidP="003F4A70">
      <w:pPr>
        <w:pStyle w:val="EndNoteBibliography"/>
        <w:spacing w:after="0"/>
        <w:ind w:left="720" w:hanging="720"/>
      </w:pPr>
      <w:r w:rsidRPr="003F4A70">
        <w:t xml:space="preserve">7. The WHO Rapid Evidence Appraisal for Covid-Therapies Working Group. Association Between Administration of Systemic Corticosteroids and Mortality Among Critically Ill Patients With COVID-19: A Meta-analysis. </w:t>
      </w:r>
      <w:r w:rsidRPr="003F4A70">
        <w:rPr>
          <w:i/>
        </w:rPr>
        <w:t>JAMA</w:t>
      </w:r>
      <w:r w:rsidRPr="003F4A70">
        <w:t xml:space="preserve"> 2020;324(13):1330-41. doi: 10.1001/jama.2020.17023</w:t>
      </w:r>
    </w:p>
    <w:p w14:paraId="0232A655" w14:textId="77777777" w:rsidR="003F4A70" w:rsidRPr="003F4A70" w:rsidRDefault="003F4A70" w:rsidP="003F4A70">
      <w:pPr>
        <w:pStyle w:val="EndNoteBibliography"/>
        <w:spacing w:after="0"/>
        <w:ind w:left="720" w:hanging="720"/>
      </w:pPr>
      <w:r w:rsidRPr="003F4A70">
        <w:t xml:space="preserve">8. Han A, Czajkowski LM, Donaldson A, et al. A Dose-finding Study of a Wild-type Influenza A(H3N2) Virus in a Healthy Volunteer Human Challenge Model. </w:t>
      </w:r>
      <w:r w:rsidRPr="003F4A70">
        <w:rPr>
          <w:i/>
        </w:rPr>
        <w:t>Clin Infect Dis</w:t>
      </w:r>
      <w:r w:rsidRPr="003F4A70">
        <w:t xml:space="preserve"> 2019;69(12):2082-90. doi: 10.1093/cid/ciz141</w:t>
      </w:r>
    </w:p>
    <w:p w14:paraId="3D53E465" w14:textId="77777777" w:rsidR="003F4A70" w:rsidRPr="003F4A70" w:rsidRDefault="003F4A70" w:rsidP="003F4A70">
      <w:pPr>
        <w:pStyle w:val="EndNoteBibliography"/>
        <w:spacing w:after="0"/>
        <w:ind w:left="720" w:hanging="720"/>
      </w:pPr>
      <w:r w:rsidRPr="003F4A70">
        <w:t xml:space="preserve">9. Memoli MJ, Czajkowski L, Reed S, et al. Validation of the wild-type influenza A human challenge model H1N1pdMIST: an A(H1N1)pdm09 dose-finding investigational new drug study. </w:t>
      </w:r>
      <w:r w:rsidRPr="003F4A70">
        <w:rPr>
          <w:i/>
        </w:rPr>
        <w:t>Clin Infect Dis</w:t>
      </w:r>
      <w:r w:rsidRPr="003F4A70">
        <w:t xml:space="preserve"> 2015;60(5):693-702. doi: 10.1093/cid/ciu924</w:t>
      </w:r>
    </w:p>
    <w:p w14:paraId="120E277D" w14:textId="77777777" w:rsidR="003F4A70" w:rsidRPr="003F4A70" w:rsidRDefault="003F4A70" w:rsidP="003F4A70">
      <w:pPr>
        <w:pStyle w:val="EndNoteBibliography"/>
        <w:spacing w:after="0"/>
        <w:ind w:left="720" w:hanging="720"/>
      </w:pPr>
      <w:r w:rsidRPr="003F4A70">
        <w:t xml:space="preserve">10. Marois I, Cloutier A, Garneau E, et al. Initial infectious dose dictates the innate, adaptive, and memory responses to influenza in the respiratory tract. </w:t>
      </w:r>
      <w:r w:rsidRPr="003F4A70">
        <w:rPr>
          <w:i/>
        </w:rPr>
        <w:t>J Leukoc Biol</w:t>
      </w:r>
      <w:r w:rsidRPr="003F4A70">
        <w:t xml:space="preserve"> 2012;92(1):107-21. doi: 10.1189/jlb.1011490</w:t>
      </w:r>
    </w:p>
    <w:p w14:paraId="17C03136" w14:textId="77777777" w:rsidR="003F4A70" w:rsidRPr="003F4A70" w:rsidRDefault="003F4A70" w:rsidP="003F4A70">
      <w:pPr>
        <w:pStyle w:val="EndNoteBibliography"/>
        <w:spacing w:after="0"/>
        <w:ind w:left="720" w:hanging="720"/>
      </w:pPr>
      <w:r w:rsidRPr="003F4A70">
        <w:t xml:space="preserve">11. Imai M, Iwatsuki-Horimoto K, Hatta M, et al. Syrian hamsters as a small animal model for SARS-CoV-2 infection and countermeasure development. </w:t>
      </w:r>
      <w:r w:rsidRPr="003F4A70">
        <w:rPr>
          <w:i/>
        </w:rPr>
        <w:t>P Natl Acad Sci USA</w:t>
      </w:r>
      <w:r w:rsidRPr="003F4A70">
        <w:t xml:space="preserve"> 2020;117(28):16587-95. doi: 10.1073/pnas.2009799117/-/DCSupplemental.</w:t>
      </w:r>
    </w:p>
    <w:p w14:paraId="42152527" w14:textId="77777777" w:rsidR="003F4A70" w:rsidRPr="003F4A70" w:rsidRDefault="003F4A70" w:rsidP="003F4A70">
      <w:pPr>
        <w:pStyle w:val="EndNoteBibliography"/>
        <w:spacing w:after="0"/>
        <w:ind w:left="720" w:hanging="720"/>
      </w:pPr>
      <w:r w:rsidRPr="003F4A70">
        <w:t xml:space="preserve">12. Ryan KA, Bewley KR, Fotheringham SA, et al. Dose-dependent response to infection with SARS-CoV-2 in the ferret model: evidence of protection to re-challenge. </w:t>
      </w:r>
      <w:r w:rsidRPr="003F4A70">
        <w:rPr>
          <w:i/>
        </w:rPr>
        <w:t>bioRxiv</w:t>
      </w:r>
      <w:r w:rsidRPr="003F4A70">
        <w:t xml:space="preserve"> 2020:2020.05.29.123810. doi: 10.1101/2020.05.29.123810</w:t>
      </w:r>
    </w:p>
    <w:p w14:paraId="53064030" w14:textId="77777777" w:rsidR="003F4A70" w:rsidRPr="003F4A70" w:rsidRDefault="003F4A70" w:rsidP="003F4A70">
      <w:pPr>
        <w:pStyle w:val="EndNoteBibliography"/>
        <w:spacing w:after="0"/>
        <w:ind w:left="720" w:hanging="720"/>
      </w:pPr>
      <w:r w:rsidRPr="003F4A70">
        <w:t xml:space="preserve">13. Liu Y, Yan L-M, Wan L, et al. Viral dynamics in mild and severe cases of COVID-19. </w:t>
      </w:r>
      <w:r w:rsidRPr="003F4A70">
        <w:rPr>
          <w:i/>
        </w:rPr>
        <w:t>The Lancet Inference Diseases</w:t>
      </w:r>
      <w:r w:rsidRPr="003F4A70">
        <w:t xml:space="preserve"> 2020;20(6):656-57. doi: 10.1016/S1473-3099(20)30232-2</w:t>
      </w:r>
    </w:p>
    <w:p w14:paraId="4B3FA9D8" w14:textId="77777777" w:rsidR="003F4A70" w:rsidRPr="003F4A70" w:rsidRDefault="003F4A70" w:rsidP="003F4A70">
      <w:pPr>
        <w:pStyle w:val="EndNoteBibliography"/>
        <w:spacing w:after="0"/>
        <w:ind w:left="720" w:hanging="720"/>
      </w:pPr>
      <w:r w:rsidRPr="003F4A70">
        <w:t xml:space="preserve">14. Leung NHL, Chu DKW, Shiu EYC, et al. Respiratory virus shedding in exhaled breath and efficacy of face masks. </w:t>
      </w:r>
      <w:r w:rsidRPr="003F4A70">
        <w:rPr>
          <w:i/>
        </w:rPr>
        <w:t>Nat Med</w:t>
      </w:r>
      <w:r w:rsidRPr="003F4A70">
        <w:t xml:space="preserve"> 2020;26(5):676-80. doi: 10.1038/s41591-020-0843-2</w:t>
      </w:r>
    </w:p>
    <w:p w14:paraId="723CDBD9" w14:textId="77777777" w:rsidR="003F4A70" w:rsidRPr="003F4A70" w:rsidRDefault="003F4A70" w:rsidP="003F4A70">
      <w:pPr>
        <w:pStyle w:val="EndNoteBibliography"/>
        <w:spacing w:after="0"/>
        <w:ind w:left="720" w:hanging="720"/>
      </w:pPr>
      <w:r w:rsidRPr="003F4A70">
        <w:t xml:space="preserve">15. van der Sande M, Teunis P, Sabel R. Professional and Home-Made Face Masks Reduce Exposure to Respiratory Infections among the General Population. </w:t>
      </w:r>
      <w:r w:rsidRPr="003F4A70">
        <w:rPr>
          <w:i/>
        </w:rPr>
        <w:t>PLoS One</w:t>
      </w:r>
      <w:r w:rsidRPr="003F4A70">
        <w:t xml:space="preserve"> 2008;3(7)</w:t>
      </w:r>
    </w:p>
    <w:p w14:paraId="3DC171FD" w14:textId="77777777" w:rsidR="003F4A70" w:rsidRPr="003F4A70" w:rsidRDefault="003F4A70" w:rsidP="003F4A70">
      <w:pPr>
        <w:pStyle w:val="EndNoteBibliography"/>
        <w:spacing w:after="0"/>
        <w:ind w:left="720" w:hanging="720"/>
      </w:pPr>
      <w:r w:rsidRPr="003F4A70">
        <w:t xml:space="preserve">16. Greenhalgh T, Schmid MB, Czypionka T, et al. Face masks for the public during the covid-19 crisis. </w:t>
      </w:r>
      <w:r w:rsidRPr="003F4A70">
        <w:rPr>
          <w:i/>
        </w:rPr>
        <w:t>BMJ</w:t>
      </w:r>
      <w:r w:rsidRPr="003F4A70">
        <w:t xml:space="preserve"> 2020;369:m1435. doi: 10.1136/bmj.m1435</w:t>
      </w:r>
    </w:p>
    <w:p w14:paraId="678B4C0C" w14:textId="77777777" w:rsidR="003F4A70" w:rsidRPr="003F4A70" w:rsidRDefault="003F4A70" w:rsidP="003F4A70">
      <w:pPr>
        <w:pStyle w:val="EndNoteBibliography"/>
        <w:spacing w:after="0"/>
        <w:ind w:left="720" w:hanging="720"/>
      </w:pPr>
      <w:r w:rsidRPr="003F4A70">
        <w:t xml:space="preserve">17. Gandhi M, Beyrer C, Goosby E. Masks Do More Than Protect Others During COVID-19: Reducing the Inoculum of SARS-CoV-2 to Protect the Wearer. </w:t>
      </w:r>
      <w:r w:rsidRPr="003F4A70">
        <w:rPr>
          <w:i/>
        </w:rPr>
        <w:t>J Gen Intern Med</w:t>
      </w:r>
      <w:r w:rsidRPr="003F4A70">
        <w:t xml:space="preserve"> 2020 doi: 10.1007/s11606-020-06067-8</w:t>
      </w:r>
    </w:p>
    <w:p w14:paraId="74AF8AFB" w14:textId="77777777" w:rsidR="003F4A70" w:rsidRPr="003F4A70" w:rsidRDefault="003F4A70" w:rsidP="003F4A70">
      <w:pPr>
        <w:pStyle w:val="EndNoteBibliography"/>
        <w:spacing w:after="0"/>
        <w:ind w:left="720" w:hanging="720"/>
      </w:pPr>
      <w:r w:rsidRPr="003F4A70">
        <w:t xml:space="preserve">18. Chan JF, Yuan S, Zhang AJ, et al. Surgical mask partition reduces the risk of non-contact transmission in a golden Syrian hamster model for Coronavirus Disease 2019 (COVID-19). </w:t>
      </w:r>
      <w:r w:rsidRPr="003F4A70">
        <w:rPr>
          <w:i/>
        </w:rPr>
        <w:t>Clin Infect Dis</w:t>
      </w:r>
      <w:r w:rsidRPr="003F4A70">
        <w:t xml:space="preserve"> 2020 doi: 10.1093/cid/ciaa644</w:t>
      </w:r>
    </w:p>
    <w:p w14:paraId="12391EA1" w14:textId="77777777" w:rsidR="003F4A70" w:rsidRPr="003F4A70" w:rsidRDefault="003F4A70" w:rsidP="003F4A70">
      <w:pPr>
        <w:pStyle w:val="EndNoteBibliography"/>
        <w:spacing w:after="0"/>
        <w:ind w:left="720" w:hanging="720"/>
      </w:pPr>
      <w:r w:rsidRPr="003F4A70">
        <w:t xml:space="preserve">19. Guallar MP, Meiriño R, Donat-Vargas C, et al. Inoculum at the time of SARS-CoV-2 exposure and risk of disease severity. </w:t>
      </w:r>
      <w:r w:rsidRPr="003F4A70">
        <w:rPr>
          <w:i/>
        </w:rPr>
        <w:t>International Journal of Infectious Diseases</w:t>
      </w:r>
      <w:r w:rsidRPr="003F4A70">
        <w:t xml:space="preserve"> 2020;97:290-92.</w:t>
      </w:r>
    </w:p>
    <w:p w14:paraId="4AB50C79" w14:textId="77777777" w:rsidR="003F4A70" w:rsidRPr="003F4A70" w:rsidRDefault="003F4A70" w:rsidP="003F4A70">
      <w:pPr>
        <w:pStyle w:val="EndNoteBibliography"/>
        <w:ind w:left="720" w:hanging="720"/>
      </w:pPr>
      <w:r w:rsidRPr="003F4A70">
        <w:lastRenderedPageBreak/>
        <w:t xml:space="preserve">20. Wilson N, Corbett S, Tovey E. Airborne transmission of covid-19. </w:t>
      </w:r>
      <w:r w:rsidRPr="003F4A70">
        <w:rPr>
          <w:i/>
        </w:rPr>
        <w:t>BMJ</w:t>
      </w:r>
      <w:r w:rsidRPr="003F4A70">
        <w:t xml:space="preserve"> 2020;370:m3206. doi: 10.1136/bmj.m3206</w:t>
      </w:r>
    </w:p>
    <w:p w14:paraId="11F29711" w14:textId="3458B8C4" w:rsidR="00C861E7" w:rsidRDefault="00814623" w:rsidP="003F4A70">
      <w:pPr>
        <w:pStyle w:val="EndNoteBibliography"/>
        <w:ind w:left="720" w:hanging="720"/>
      </w:pPr>
      <w:r>
        <w:fldChar w:fldCharType="end"/>
      </w:r>
      <w:r w:rsidR="00C57E3E">
        <w:fldChar w:fldCharType="begin"/>
      </w:r>
      <w:r w:rsidR="00C57E3E">
        <w:instrText xml:space="preserve"> ADDIN </w:instrText>
      </w:r>
      <w:r w:rsidR="00C57E3E">
        <w:fldChar w:fldCharType="end"/>
      </w:r>
      <w:r w:rsidR="00C861E7">
        <w:br w:type="page"/>
      </w:r>
    </w:p>
    <w:p w14:paraId="73BB0AA4" w14:textId="77777777" w:rsidR="00C861E7" w:rsidRDefault="00C861E7" w:rsidP="00C861E7">
      <w:r w:rsidRPr="00C861E7">
        <w:rPr>
          <w:b/>
          <w:bCs/>
        </w:rPr>
        <w:lastRenderedPageBreak/>
        <w:t>Exclusive licence:</w:t>
      </w:r>
      <w:r>
        <w:t xml:space="preserve"> The Corresponding Author has the right to grant on behalf of all authors and does grant on behalf of all authors, a worldwide licence (http://www.bmj.com/sites/default/files/BMJ%20Author%20Licence%20March%202013.doc) to the Publishers and its licensees in perpetuity, in all forms, formats and media (whether known now or created in the future), to </w:t>
      </w:r>
      <w:proofErr w:type="spellStart"/>
      <w:r>
        <w:t>i</w:t>
      </w:r>
      <w:proofErr w:type="spellEnd"/>
      <w:r>
        <w:t>) publish, reproduce, distribute, display and store the Contribution, ii) translate the Contribution into other languages, create adaptations, reprints, include within collections and create summaries, extracts and/or, abstracts of the Contribution and convert or allow conversion into any format including without limitation audio, iii) create any other derivative work(s) based in whole or part on the on the Contribution, iv) to exploit all subsidiary rights to exploit all subsidiary rights that currently exist or as may exist in the future in the Contribution, v) the inclusion of electronic links from the Contribution to third party material where-ever it may be located; and, vi) licence any third party to do any or all of the above. All research articles will be made available on an open access basis (with authors being asked to pay an open access fee—see http://www.bmj.com/about-bmj/resources-authors/forms-policies-and-checklists/copyright-open-access-and-permission-reuse). The terms of such open access shall be governed by a Creative Commons licence—details as to which Creative Commons licence will apply to the research article are set out in our worldwide licence referred to above.</w:t>
      </w:r>
    </w:p>
    <w:p w14:paraId="74BDB889" w14:textId="77777777" w:rsidR="00C861E7" w:rsidRDefault="00C861E7" w:rsidP="00C861E7">
      <w:proofErr w:type="spellStart"/>
      <w:r w:rsidRPr="00C861E7">
        <w:rPr>
          <w:b/>
          <w:bCs/>
        </w:rPr>
        <w:t>Contributorship</w:t>
      </w:r>
      <w:proofErr w:type="spellEnd"/>
      <w:r w:rsidRPr="00C861E7">
        <w:rPr>
          <w:b/>
          <w:bCs/>
        </w:rPr>
        <w:t xml:space="preserve"> statement:</w:t>
      </w:r>
      <w:r>
        <w:t xml:space="preserve"> All authors conceived of this manuscript together and contributed to the original draft. All authors drafted the manuscript and have approved of the final submitted version.</w:t>
      </w:r>
    </w:p>
    <w:p w14:paraId="735FB7F5" w14:textId="77777777" w:rsidR="00C861E7" w:rsidRDefault="00C861E7" w:rsidP="00C861E7">
      <w:r w:rsidRPr="00C861E7">
        <w:rPr>
          <w:b/>
          <w:bCs/>
        </w:rPr>
        <w:t>Patient and Public Involvement:</w:t>
      </w:r>
      <w:r>
        <w:t xml:space="preserve"> Patients and members of the public were not involved in the creation of the article.</w:t>
      </w:r>
    </w:p>
    <w:p w14:paraId="2276BC48" w14:textId="77777777" w:rsidR="00C861E7" w:rsidRDefault="00C861E7" w:rsidP="00C861E7">
      <w:r w:rsidRPr="00C861E7">
        <w:rPr>
          <w:b/>
          <w:bCs/>
        </w:rPr>
        <w:t>Dissemination declaration:</w:t>
      </w:r>
      <w:r>
        <w:t xml:space="preserve"> We plan to disseminate these findings with the general public on publication.</w:t>
      </w:r>
    </w:p>
    <w:p w14:paraId="53CAEFEC" w14:textId="33DA167D" w:rsidR="00F67195" w:rsidRDefault="00C861E7" w:rsidP="00C861E7">
      <w:r w:rsidRPr="00C861E7">
        <w:rPr>
          <w:b/>
          <w:bCs/>
        </w:rPr>
        <w:t>Data sharing:</w:t>
      </w:r>
      <w:r>
        <w:t xml:space="preserve"> The manuscript does not contain primary data.</w:t>
      </w:r>
    </w:p>
    <w:sectPr w:rsidR="00F67195" w:rsidSect="00C861E7">
      <w:pgSz w:w="11906" w:h="16838"/>
      <w:pgMar w:top="1247" w:right="1077" w:bottom="1247" w:left="107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pvxsf59wvrd4evtp55ssfwt555w0f0efxp&quot;&gt;Main_library&lt;record-ids&gt;&lt;item&gt;941&lt;/item&gt;&lt;item&gt;945&lt;/item&gt;&lt;item&gt;947&lt;/item&gt;&lt;item&gt;948&lt;/item&gt;&lt;item&gt;949&lt;/item&gt;&lt;item&gt;950&lt;/item&gt;&lt;item&gt;951&lt;/item&gt;&lt;item&gt;952&lt;/item&gt;&lt;item&gt;953&lt;/item&gt;&lt;item&gt;954&lt;/item&gt;&lt;item&gt;955&lt;/item&gt;&lt;item&gt;956&lt;/item&gt;&lt;item&gt;959&lt;/item&gt;&lt;item&gt;960&lt;/item&gt;&lt;item&gt;961&lt;/item&gt;&lt;item&gt;962&lt;/item&gt;&lt;/record-ids&gt;&lt;/item&gt;&lt;/Libraries&gt;"/>
  </w:docVars>
  <w:rsids>
    <w:rsidRoot w:val="00355850"/>
    <w:rsid w:val="00072E0B"/>
    <w:rsid w:val="00093CD1"/>
    <w:rsid w:val="000B1EAC"/>
    <w:rsid w:val="000E6396"/>
    <w:rsid w:val="000F035C"/>
    <w:rsid w:val="0015038C"/>
    <w:rsid w:val="001E0594"/>
    <w:rsid w:val="0022304E"/>
    <w:rsid w:val="00260089"/>
    <w:rsid w:val="00260166"/>
    <w:rsid w:val="002C2479"/>
    <w:rsid w:val="002D3761"/>
    <w:rsid w:val="002F1EB9"/>
    <w:rsid w:val="00300D88"/>
    <w:rsid w:val="0030322D"/>
    <w:rsid w:val="0031238F"/>
    <w:rsid w:val="00343780"/>
    <w:rsid w:val="00347AC9"/>
    <w:rsid w:val="00355850"/>
    <w:rsid w:val="003601A8"/>
    <w:rsid w:val="00387CCB"/>
    <w:rsid w:val="00394145"/>
    <w:rsid w:val="003B6A7C"/>
    <w:rsid w:val="003C5366"/>
    <w:rsid w:val="003F4A70"/>
    <w:rsid w:val="004265E9"/>
    <w:rsid w:val="00451D2B"/>
    <w:rsid w:val="0045286F"/>
    <w:rsid w:val="00453386"/>
    <w:rsid w:val="004544C0"/>
    <w:rsid w:val="00457F4D"/>
    <w:rsid w:val="00462331"/>
    <w:rsid w:val="0046430B"/>
    <w:rsid w:val="00471010"/>
    <w:rsid w:val="004766BA"/>
    <w:rsid w:val="004B67BB"/>
    <w:rsid w:val="004B7E8B"/>
    <w:rsid w:val="004D7E63"/>
    <w:rsid w:val="005067B5"/>
    <w:rsid w:val="0051773A"/>
    <w:rsid w:val="00533E63"/>
    <w:rsid w:val="0059095B"/>
    <w:rsid w:val="005A4536"/>
    <w:rsid w:val="005C2250"/>
    <w:rsid w:val="005E238A"/>
    <w:rsid w:val="00625BC1"/>
    <w:rsid w:val="00625BF3"/>
    <w:rsid w:val="0063275D"/>
    <w:rsid w:val="00633B05"/>
    <w:rsid w:val="006538EA"/>
    <w:rsid w:val="00665B42"/>
    <w:rsid w:val="00685948"/>
    <w:rsid w:val="006C3F62"/>
    <w:rsid w:val="006E4070"/>
    <w:rsid w:val="007205B5"/>
    <w:rsid w:val="007269CE"/>
    <w:rsid w:val="007458B5"/>
    <w:rsid w:val="00766F8C"/>
    <w:rsid w:val="007A61CE"/>
    <w:rsid w:val="007E2D72"/>
    <w:rsid w:val="00814623"/>
    <w:rsid w:val="00820C28"/>
    <w:rsid w:val="00875F5A"/>
    <w:rsid w:val="008A5546"/>
    <w:rsid w:val="00930E55"/>
    <w:rsid w:val="00931064"/>
    <w:rsid w:val="00943854"/>
    <w:rsid w:val="009553E6"/>
    <w:rsid w:val="00976F3F"/>
    <w:rsid w:val="009C048F"/>
    <w:rsid w:val="009E42E1"/>
    <w:rsid w:val="00A875C7"/>
    <w:rsid w:val="00A92E37"/>
    <w:rsid w:val="00AB7898"/>
    <w:rsid w:val="00AE0D95"/>
    <w:rsid w:val="00B413C9"/>
    <w:rsid w:val="00BA02CD"/>
    <w:rsid w:val="00BA262F"/>
    <w:rsid w:val="00BF4583"/>
    <w:rsid w:val="00BF5D72"/>
    <w:rsid w:val="00C21806"/>
    <w:rsid w:val="00C25492"/>
    <w:rsid w:val="00C57E3E"/>
    <w:rsid w:val="00C6690F"/>
    <w:rsid w:val="00C81978"/>
    <w:rsid w:val="00C861E7"/>
    <w:rsid w:val="00C93CBA"/>
    <w:rsid w:val="00C94970"/>
    <w:rsid w:val="00CA7F2C"/>
    <w:rsid w:val="00CD069B"/>
    <w:rsid w:val="00D111EC"/>
    <w:rsid w:val="00D34AFC"/>
    <w:rsid w:val="00D52674"/>
    <w:rsid w:val="00D85216"/>
    <w:rsid w:val="00D9289B"/>
    <w:rsid w:val="00DA0859"/>
    <w:rsid w:val="00DB7E62"/>
    <w:rsid w:val="00DF2021"/>
    <w:rsid w:val="00E06ADA"/>
    <w:rsid w:val="00E106FD"/>
    <w:rsid w:val="00E13DEE"/>
    <w:rsid w:val="00E14468"/>
    <w:rsid w:val="00E2258B"/>
    <w:rsid w:val="00E27CC8"/>
    <w:rsid w:val="00E30110"/>
    <w:rsid w:val="00E67164"/>
    <w:rsid w:val="00ED55C5"/>
    <w:rsid w:val="00F25984"/>
    <w:rsid w:val="00F261BD"/>
    <w:rsid w:val="00F43142"/>
    <w:rsid w:val="00F61E87"/>
    <w:rsid w:val="00F67195"/>
    <w:rsid w:val="00F943F4"/>
    <w:rsid w:val="00FB587A"/>
    <w:rsid w:val="00FE5E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9D11C8"/>
  <w15:docId w15:val="{9E2EB883-2787-43A2-BF46-B2B63B40B4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7195"/>
    <w:rPr>
      <w:color w:val="0563C1" w:themeColor="hyperlink"/>
      <w:u w:val="single"/>
    </w:rPr>
  </w:style>
  <w:style w:type="character" w:customStyle="1" w:styleId="UnresolvedMention1">
    <w:name w:val="Unresolved Mention1"/>
    <w:basedOn w:val="DefaultParagraphFont"/>
    <w:uiPriority w:val="99"/>
    <w:semiHidden/>
    <w:unhideWhenUsed/>
    <w:rsid w:val="00F67195"/>
    <w:rPr>
      <w:color w:val="605E5C"/>
      <w:shd w:val="clear" w:color="auto" w:fill="E1DFDD"/>
    </w:rPr>
  </w:style>
  <w:style w:type="character" w:styleId="CommentReference">
    <w:name w:val="annotation reference"/>
    <w:basedOn w:val="DefaultParagraphFont"/>
    <w:uiPriority w:val="99"/>
    <w:semiHidden/>
    <w:unhideWhenUsed/>
    <w:rsid w:val="00931064"/>
    <w:rPr>
      <w:sz w:val="16"/>
      <w:szCs w:val="16"/>
    </w:rPr>
  </w:style>
  <w:style w:type="paragraph" w:styleId="CommentText">
    <w:name w:val="annotation text"/>
    <w:basedOn w:val="Normal"/>
    <w:link w:val="CommentTextChar"/>
    <w:uiPriority w:val="99"/>
    <w:semiHidden/>
    <w:unhideWhenUsed/>
    <w:rsid w:val="00931064"/>
    <w:pPr>
      <w:spacing w:line="240" w:lineRule="auto"/>
    </w:pPr>
    <w:rPr>
      <w:sz w:val="20"/>
      <w:szCs w:val="20"/>
    </w:rPr>
  </w:style>
  <w:style w:type="character" w:customStyle="1" w:styleId="CommentTextChar">
    <w:name w:val="Comment Text Char"/>
    <w:basedOn w:val="DefaultParagraphFont"/>
    <w:link w:val="CommentText"/>
    <w:uiPriority w:val="99"/>
    <w:semiHidden/>
    <w:rsid w:val="00931064"/>
    <w:rPr>
      <w:sz w:val="20"/>
      <w:szCs w:val="20"/>
    </w:rPr>
  </w:style>
  <w:style w:type="paragraph" w:styleId="CommentSubject">
    <w:name w:val="annotation subject"/>
    <w:basedOn w:val="CommentText"/>
    <w:next w:val="CommentText"/>
    <w:link w:val="CommentSubjectChar"/>
    <w:uiPriority w:val="99"/>
    <w:semiHidden/>
    <w:unhideWhenUsed/>
    <w:rsid w:val="00931064"/>
    <w:rPr>
      <w:b/>
      <w:bCs/>
    </w:rPr>
  </w:style>
  <w:style w:type="character" w:customStyle="1" w:styleId="CommentSubjectChar">
    <w:name w:val="Comment Subject Char"/>
    <w:basedOn w:val="CommentTextChar"/>
    <w:link w:val="CommentSubject"/>
    <w:uiPriority w:val="99"/>
    <w:semiHidden/>
    <w:rsid w:val="00931064"/>
    <w:rPr>
      <w:b/>
      <w:bCs/>
      <w:sz w:val="20"/>
      <w:szCs w:val="20"/>
    </w:rPr>
  </w:style>
  <w:style w:type="paragraph" w:styleId="BalloonText">
    <w:name w:val="Balloon Text"/>
    <w:basedOn w:val="Normal"/>
    <w:link w:val="BalloonTextChar"/>
    <w:uiPriority w:val="99"/>
    <w:semiHidden/>
    <w:unhideWhenUsed/>
    <w:rsid w:val="009310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1064"/>
    <w:rPr>
      <w:rFonts w:ascii="Segoe UI" w:hAnsi="Segoe UI" w:cs="Segoe UI"/>
      <w:sz w:val="18"/>
      <w:szCs w:val="18"/>
    </w:rPr>
  </w:style>
  <w:style w:type="paragraph" w:styleId="NoSpacing">
    <w:name w:val="No Spacing"/>
    <w:uiPriority w:val="1"/>
    <w:qFormat/>
    <w:rsid w:val="007A61CE"/>
    <w:pPr>
      <w:spacing w:after="0" w:line="240" w:lineRule="auto"/>
    </w:pPr>
  </w:style>
  <w:style w:type="paragraph" w:customStyle="1" w:styleId="EndNoteBibliographyTitle">
    <w:name w:val="EndNote Bibliography Title"/>
    <w:basedOn w:val="Normal"/>
    <w:link w:val="EndNoteBibliographyTitleChar"/>
    <w:rsid w:val="0081462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14623"/>
    <w:rPr>
      <w:rFonts w:ascii="Calibri" w:hAnsi="Calibri" w:cs="Calibri"/>
      <w:noProof/>
      <w:lang w:val="en-US"/>
    </w:rPr>
  </w:style>
  <w:style w:type="paragraph" w:customStyle="1" w:styleId="EndNoteBibliography">
    <w:name w:val="EndNote Bibliography"/>
    <w:basedOn w:val="Normal"/>
    <w:link w:val="EndNoteBibliographyChar"/>
    <w:rsid w:val="0081462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14623"/>
    <w:rPr>
      <w:rFonts w:ascii="Calibri" w:hAnsi="Calibri" w:cs="Calibri"/>
      <w:noProof/>
      <w:lang w:val="en-US"/>
    </w:rPr>
  </w:style>
  <w:style w:type="character" w:customStyle="1" w:styleId="UnresolvedMention2">
    <w:name w:val="Unresolved Mention2"/>
    <w:basedOn w:val="DefaultParagraphFont"/>
    <w:uiPriority w:val="99"/>
    <w:semiHidden/>
    <w:unhideWhenUsed/>
    <w:rsid w:val="00B413C9"/>
    <w:rPr>
      <w:color w:val="605E5C"/>
      <w:shd w:val="clear" w:color="auto" w:fill="E1DFDD"/>
    </w:rPr>
  </w:style>
  <w:style w:type="character" w:customStyle="1" w:styleId="UnresolvedMention3">
    <w:name w:val="Unresolved Mention3"/>
    <w:basedOn w:val="DefaultParagraphFont"/>
    <w:uiPriority w:val="99"/>
    <w:semiHidden/>
    <w:unhideWhenUsed/>
    <w:rsid w:val="00457F4D"/>
    <w:rPr>
      <w:color w:val="605E5C"/>
      <w:shd w:val="clear" w:color="auto" w:fill="E1DFDD"/>
    </w:rPr>
  </w:style>
  <w:style w:type="character" w:customStyle="1" w:styleId="UnresolvedMention">
    <w:name w:val="Unresolved Mention"/>
    <w:basedOn w:val="DefaultParagraphFont"/>
    <w:uiPriority w:val="99"/>
    <w:semiHidden/>
    <w:unhideWhenUsed/>
    <w:rsid w:val="003032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152697">
      <w:bodyDiv w:val="1"/>
      <w:marLeft w:val="0"/>
      <w:marRight w:val="0"/>
      <w:marTop w:val="0"/>
      <w:marBottom w:val="0"/>
      <w:divBdr>
        <w:top w:val="none" w:sz="0" w:space="0" w:color="auto"/>
        <w:left w:val="none" w:sz="0" w:space="0" w:color="auto"/>
        <w:bottom w:val="none" w:sz="0" w:space="0" w:color="auto"/>
        <w:right w:val="none" w:sz="0" w:space="0" w:color="auto"/>
      </w:divBdr>
    </w:div>
    <w:div w:id="390159221">
      <w:bodyDiv w:val="1"/>
      <w:marLeft w:val="0"/>
      <w:marRight w:val="0"/>
      <w:marTop w:val="0"/>
      <w:marBottom w:val="0"/>
      <w:divBdr>
        <w:top w:val="none" w:sz="0" w:space="0" w:color="auto"/>
        <w:left w:val="none" w:sz="0" w:space="0" w:color="auto"/>
        <w:bottom w:val="none" w:sz="0" w:space="0" w:color="auto"/>
        <w:right w:val="none" w:sz="0" w:space="0" w:color="auto"/>
      </w:divBdr>
    </w:div>
    <w:div w:id="682125107">
      <w:bodyDiv w:val="1"/>
      <w:marLeft w:val="0"/>
      <w:marRight w:val="0"/>
      <w:marTop w:val="0"/>
      <w:marBottom w:val="0"/>
      <w:divBdr>
        <w:top w:val="none" w:sz="0" w:space="0" w:color="auto"/>
        <w:left w:val="none" w:sz="0" w:space="0" w:color="auto"/>
        <w:bottom w:val="none" w:sz="0" w:space="0" w:color="auto"/>
        <w:right w:val="none" w:sz="0" w:space="0" w:color="auto"/>
      </w:divBdr>
    </w:div>
    <w:div w:id="777873960">
      <w:bodyDiv w:val="1"/>
      <w:marLeft w:val="0"/>
      <w:marRight w:val="0"/>
      <w:marTop w:val="0"/>
      <w:marBottom w:val="0"/>
      <w:divBdr>
        <w:top w:val="none" w:sz="0" w:space="0" w:color="auto"/>
        <w:left w:val="none" w:sz="0" w:space="0" w:color="auto"/>
        <w:bottom w:val="none" w:sz="0" w:space="0" w:color="auto"/>
        <w:right w:val="none" w:sz="0" w:space="0" w:color="auto"/>
      </w:divBdr>
    </w:div>
    <w:div w:id="835415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cebm.net/covid-19/the-declining-case-fatality-ratio-in-englan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dipender.gill@imperial.ac.uk" TargetMode="External"/><Relationship Id="rId5" Type="http://schemas.openxmlformats.org/officeDocument/2006/relationships/hyperlink" Target="mailto:sb452@medschl.cam.ac.uk"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7B5233-EFB5-47C2-BCD9-B79540A26A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653</Words>
  <Characters>20823</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Burgess</dc:creator>
  <cp:keywords/>
  <dc:description/>
  <cp:lastModifiedBy>Gill, Dipender P S</cp:lastModifiedBy>
  <cp:revision>2</cp:revision>
  <dcterms:created xsi:type="dcterms:W3CDTF">2020-12-03T16:57:00Z</dcterms:created>
  <dcterms:modified xsi:type="dcterms:W3CDTF">2020-12-03T16:57:00Z</dcterms:modified>
</cp:coreProperties>
</file>